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Evaluating Biomagnification of Organohalogenated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r w:rsidRPr="00F92A4A">
        <w:rPr>
          <w:sz w:val="28"/>
          <w:szCs w:val="24"/>
        </w:rPr>
        <w:t>Loizeau Véronique</w:t>
      </w:r>
      <w:r w:rsidR="0088353D" w:rsidRPr="00F92A4A">
        <w:rPr>
          <w:sz w:val="28"/>
          <w:szCs w:val="24"/>
          <w:vertAlign w:val="superscript"/>
        </w:rPr>
        <w:t>3</w:t>
      </w:r>
      <w:r w:rsidRPr="00F92A4A">
        <w:rPr>
          <w:sz w:val="28"/>
          <w:szCs w:val="24"/>
        </w:rPr>
        <w:t xml:space="preserve">, </w:t>
      </w:r>
      <w:r w:rsidR="0088353D" w:rsidRPr="00F92A4A">
        <w:rPr>
          <w:sz w:val="28"/>
          <w:szCs w:val="24"/>
        </w:rPr>
        <w:t>Munschy Catherine</w:t>
      </w:r>
      <w:r w:rsidR="0088353D" w:rsidRPr="00F92A4A">
        <w:rPr>
          <w:sz w:val="28"/>
          <w:szCs w:val="24"/>
          <w:vertAlign w:val="superscript"/>
        </w:rPr>
        <w:t xml:space="preserve"> 4</w:t>
      </w:r>
      <w:r w:rsidR="0088353D" w:rsidRPr="00F92A4A">
        <w:rPr>
          <w:sz w:val="28"/>
          <w:szCs w:val="24"/>
        </w:rPr>
        <w:t>, Budzinski Hélène</w:t>
      </w:r>
      <w:r w:rsidR="0088353D" w:rsidRPr="00F92A4A">
        <w:rPr>
          <w:sz w:val="28"/>
          <w:szCs w:val="24"/>
          <w:vertAlign w:val="superscript"/>
        </w:rPr>
        <w:t>2</w:t>
      </w:r>
      <w:r w:rsidR="0088353D" w:rsidRPr="00F92A4A">
        <w:rPr>
          <w:sz w:val="28"/>
          <w:szCs w:val="24"/>
        </w:rPr>
        <w:t xml:space="preserve">, </w:t>
      </w:r>
      <w:r w:rsidRPr="00F92A4A">
        <w:rPr>
          <w:sz w:val="28"/>
          <w:szCs w:val="24"/>
        </w:rPr>
        <w:t>Aminot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Université de Bordeaux, UMR 5805 CNRS, EPOC, LPTC Research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Jérémy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60211A">
      <w:pPr>
        <w:pStyle w:val="Titre1"/>
        <w:numPr>
          <w:ilvl w:val="0"/>
          <w:numId w:val="0"/>
        </w:numPr>
        <w:ind w:left="360"/>
      </w:pPr>
      <w:bookmarkStart w:id="0" w:name="_Toc8045439"/>
      <w:bookmarkStart w:id="1" w:name="_Toc199498287"/>
      <w:r w:rsidRPr="00F92A4A">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trophodynamics of organohalogenated pollutants</w:t>
      </w:r>
      <w:r w:rsidRPr="00F92A4A">
        <w:rPr>
          <w:sz w:val="24"/>
          <w:szCs w:val="24"/>
          <w:lang w:val="en-GB"/>
        </w:rPr>
        <w:t xml:space="preserve"> from three families in </w:t>
      </w:r>
      <w:r w:rsidRPr="00F92A4A">
        <w:rPr>
          <w:b/>
          <w:bCs/>
          <w:sz w:val="24"/>
          <w:szCs w:val="24"/>
          <w:lang w:val="en-GB"/>
        </w:rPr>
        <w:t xml:space="preserve">juvenile </w:t>
      </w:r>
      <w:r w:rsidRPr="00F92A4A">
        <w:rPr>
          <w:b/>
          <w:bCs/>
          <w:i/>
          <w:iCs/>
          <w:sz w:val="24"/>
          <w:szCs w:val="24"/>
          <w:lang w:val="en-GB"/>
        </w:rPr>
        <w:t>Solea solea</w:t>
      </w:r>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r w:rsidR="00966623" w:rsidRPr="00F92A4A">
        <w:rPr>
          <w:b/>
          <w:bCs/>
          <w:i/>
          <w:iCs/>
          <w:sz w:val="24"/>
          <w:szCs w:val="24"/>
          <w:lang w:val="en-GB"/>
        </w:rPr>
        <w:t>Solea solea</w:t>
      </w:r>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60211A">
      <w:pPr>
        <w:pStyle w:val="Titre1"/>
        <w:numPr>
          <w:ilvl w:val="0"/>
          <w:numId w:val="0"/>
        </w:numPr>
        <w:ind w:left="360"/>
      </w:pPr>
      <w:bookmarkStart w:id="2" w:name="_Toc199498288"/>
      <w:r w:rsidRPr="00F92A4A">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r w:rsidRPr="00F92A4A">
        <w:rPr>
          <w:i/>
          <w:iCs/>
          <w:sz w:val="24"/>
          <w:szCs w:val="24"/>
          <w:lang w:val="en-GB"/>
        </w:rPr>
        <w:t>Solea solea</w:t>
      </w:r>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60211A">
      <w:pPr>
        <w:pStyle w:val="Titre1"/>
        <w:numPr>
          <w:ilvl w:val="0"/>
          <w:numId w:val="0"/>
        </w:numPr>
        <w:ind w:left="360"/>
      </w:pPr>
      <w:bookmarkStart w:id="3" w:name="_Toc199498289"/>
      <w:r w:rsidRPr="00F92A4A">
        <w:t>Highlights</w:t>
      </w:r>
      <w:bookmarkEnd w:id="3"/>
    </w:p>
    <w:p w14:paraId="2620AD59" w14:textId="5CAF6BD6" w:rsidR="006B542A" w:rsidRPr="00F92A4A" w:rsidRDefault="006B542A" w:rsidP="0060211A">
      <w:pPr>
        <w:pStyle w:val="Titre1"/>
        <w:numPr>
          <w:ilvl w:val="0"/>
          <w:numId w:val="0"/>
        </w:numPr>
        <w:ind w:left="360"/>
      </w:pPr>
      <w:bookmarkStart w:id="4" w:name="_Toc199498290"/>
      <w:r w:rsidRPr="00F92A4A">
        <w:t>Revues</w:t>
      </w:r>
      <w:bookmarkEnd w:id="4"/>
    </w:p>
    <w:p w14:paraId="0F1E5292" w14:textId="77777777" w:rsidR="00C51566" w:rsidRPr="00F92A4A" w:rsidRDefault="006B542A" w:rsidP="00635AE1">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35AE1">
      <w:pPr>
        <w:pStyle w:val="Paragraphedeliste"/>
        <w:numPr>
          <w:ilvl w:val="0"/>
          <w:numId w:val="4"/>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sz w:val="24"/>
          <w:szCs w:val="24"/>
        </w:rPr>
        <w:id w:val="1127663214"/>
        <w:docPartObj>
          <w:docPartGallery w:val="Table of Contents"/>
          <w:docPartUnique/>
        </w:docPartObj>
      </w:sdtPr>
      <w:sdtEndPr>
        <w:rPr>
          <w:b w:val="0"/>
          <w:bCs w:val="0"/>
          <w:iCs w:val="0"/>
          <w:lang w:val="fr-FR"/>
        </w:rPr>
      </w:sdtEndPr>
      <w:sdtContent>
        <w:p w14:paraId="16C7AEDE" w14:textId="0C3E2317" w:rsidR="00B10556" w:rsidRPr="00F92A4A" w:rsidRDefault="00B10556" w:rsidP="0060211A">
          <w:pPr>
            <w:pStyle w:val="Titre1"/>
            <w:numPr>
              <w:ilvl w:val="0"/>
              <w:numId w:val="0"/>
            </w:numPr>
            <w:ind w:left="360"/>
          </w:pPr>
          <w:r w:rsidRPr="00F92A4A">
            <w:t xml:space="preserve">Table </w:t>
          </w:r>
          <w:r w:rsidR="004F71CF">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635AE1">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635AE1">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635AE1">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635AE1">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635AE1">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635AE1">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635AE1">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635AE1">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635AE1">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635AE1">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635AE1">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635AE1">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635AE1">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635AE1">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635AE1">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635AE1">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635AE1">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635AE1">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635AE1">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635AE1">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635AE1">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635AE1">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635AE1">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635AE1">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635AE1">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635AE1">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635AE1">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635AE1">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635AE1">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635AE1">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635AE1">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635AE1">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635AE1">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635AE1">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635AE1">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635AE1">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635AE1">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635AE1">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635AE1">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635AE1">
      <w:pPr>
        <w:pStyle w:val="Titre1"/>
        <w:numPr>
          <w:ilvl w:val="0"/>
          <w:numId w:val="3"/>
        </w:numPr>
      </w:pPr>
      <w:bookmarkStart w:id="6" w:name="_Toc8045440"/>
      <w:bookmarkStart w:id="7" w:name="_Toc199498292"/>
      <w:r w:rsidRPr="00F92A4A">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r w:rsidRPr="00890C20">
        <w:rPr>
          <w:i/>
          <w:iCs/>
          <w:highlight w:val="green"/>
          <w:lang w:val="en-GB"/>
        </w:rPr>
        <w:t>Solea solea</w:t>
      </w:r>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r w:rsidR="00C02798" w:rsidRPr="00890C20">
        <w:rPr>
          <w:highlight w:val="green"/>
          <w:lang w:val="en-GB"/>
        </w:rPr>
        <w:t>bioaccessibility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3B64611F"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Gilliers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1815EC">
        <w:rPr>
          <w:highlight w:val="green"/>
          <w:lang w:val="en-GB"/>
        </w:rPr>
        <w:instrText xml:space="preserve"> ADDIN ZOTERO_ITEM CSL_CITATION {"citationID":"w7Xb9pvS","properties":{"formattedCitation":"(Loizeau, Abarnou and M\\uc0\\u233{}nesguen, 2001; van der Oost, Beyer and Vermeulen, 2003; Borg\\uc0\\u229{} {\\i{}et al.}, 2005; Arnot and Gobas, 2006)","plainCitation":"(Loizeau, Abarnou and Ménesguen, 2001; van der Oost, Beyer and Vermeulen, 2003; Borgå et al., 2005; Arnot and Gobas, 2006)","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1815EC" w:rsidRPr="001815EC">
        <w:rPr>
          <w:rFonts w:ascii="Calibri" w:hAnsi="Calibri" w:cs="Calibri"/>
          <w:szCs w:val="24"/>
          <w:lang w:val="en-US"/>
        </w:rPr>
        <w:t xml:space="preserve">(Loizeau, Abarnou and Ménesguen, 2001; van der Oost, Beyer and Vermeulen, 2003; Borgå </w:t>
      </w:r>
      <w:r w:rsidR="001815EC" w:rsidRPr="001815EC">
        <w:rPr>
          <w:rFonts w:ascii="Calibri" w:hAnsi="Calibri" w:cs="Calibri"/>
          <w:i/>
          <w:iCs/>
          <w:szCs w:val="24"/>
          <w:lang w:val="en-US"/>
        </w:rPr>
        <w:t>et al.</w:t>
      </w:r>
      <w:r w:rsidR="001815EC" w:rsidRPr="001815EC">
        <w:rPr>
          <w:rFonts w:ascii="Calibri" w:hAnsi="Calibri" w:cs="Calibri"/>
          <w:szCs w:val="24"/>
          <w:lang w:val="en-US"/>
        </w:rPr>
        <w:t>,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i) </w:t>
      </w:r>
      <w:r w:rsidR="00182221" w:rsidRPr="00182221">
        <w:rPr>
          <w:highlight w:val="green"/>
          <w:lang w:val="en-GB"/>
        </w:rPr>
        <w:t>substances recently listed under the Stockholm Convention on POPs, such as perfluorooctan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3078A6E8"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EB325C">
        <w:rPr>
          <w:highlight w:val="green"/>
          <w:lang w:val="en-GB"/>
        </w:rPr>
        <w:instrText xml:space="preserve"> ADDIN ZOTERO_ITEM CSL_CITATION {"citationID":"XfP2E1X1","properties":{"formattedCitation":"(Loizeau, Abarnou and M\\uc0\\u233{}nesguen, 2001; Sch\\uc0\\u228{}fer {\\i{}et al.}, 2015; Fremlin, Elliott and Gobas, 2025)","plainCitation":"(Loizeau, Abarnou and Ménesguen, 2001; Schäfer et al., 2015; Fremlin, Elliott and Gobas, 202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EB325C" w:rsidRPr="00EB325C">
        <w:rPr>
          <w:rFonts w:ascii="Calibri" w:hAnsi="Calibri" w:cs="Calibri"/>
          <w:szCs w:val="24"/>
        </w:rPr>
        <w:t xml:space="preserve">(Loizeau, Abarnou and Ménesguen, 2001; Schäfer </w:t>
      </w:r>
      <w:r w:rsidR="00EB325C" w:rsidRPr="00EB325C">
        <w:rPr>
          <w:rFonts w:ascii="Calibri" w:hAnsi="Calibri" w:cs="Calibri"/>
          <w:i/>
          <w:iCs/>
          <w:szCs w:val="24"/>
        </w:rPr>
        <w:t>et al.</w:t>
      </w:r>
      <w:r w:rsidR="00EB325C" w:rsidRPr="00EB325C">
        <w:rPr>
          <w:rFonts w:ascii="Calibri" w:hAnsi="Calibri" w:cs="Calibri"/>
          <w:szCs w:val="24"/>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BioMagnification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lastRenderedPageBreak/>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60211A">
      <w:pPr>
        <w:pStyle w:val="Titre"/>
      </w:pPr>
      <w:bookmarkStart w:id="8" w:name="_Toc199498293"/>
      <w:r w:rsidRPr="00F92A4A">
        <w:t>Materials and methods</w:t>
      </w:r>
      <w:bookmarkEnd w:id="8"/>
    </w:p>
    <w:p w14:paraId="4CD138D9" w14:textId="50771B50" w:rsidR="00F872D1" w:rsidRPr="00091EA9" w:rsidRDefault="00F872D1" w:rsidP="0060211A">
      <w:pPr>
        <w:pStyle w:val="Titre2"/>
        <w:rPr>
          <w:highlight w:val="green"/>
        </w:rPr>
      </w:pPr>
      <w:bookmarkStart w:id="9" w:name="_Toc199498294"/>
      <w:r w:rsidRPr="00091EA9">
        <w:rPr>
          <w:highlight w:val="green"/>
        </w:rPr>
        <w:t>Dataset</w:t>
      </w:r>
      <w:bookmarkEnd w:id="9"/>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r w:rsidRPr="00D94576">
        <w:rPr>
          <w:i/>
          <w:iCs/>
          <w:highlight w:val="green"/>
          <w:lang w:val="en-GB"/>
        </w:rPr>
        <w:t>Solea solea</w:t>
      </w:r>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r w:rsidR="002A3BDD">
        <w:rPr>
          <w:highlight w:val="green"/>
          <w:lang w:val="en-GB"/>
        </w:rPr>
        <w:t>totaling</w:t>
      </w:r>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and omnivor</w:t>
      </w:r>
      <w:r w:rsidR="002A3BDD">
        <w:rPr>
          <w:highlight w:val="green"/>
          <w:lang w:val="en-GB"/>
        </w:rPr>
        <w:t>y</w:t>
      </w:r>
      <w:r w:rsidR="009C29C7" w:rsidRPr="00D94576">
        <w:rPr>
          <w:highlight w:val="green"/>
          <w:lang w:val="en-GB"/>
        </w:rPr>
        <w:t>.</w:t>
      </w:r>
      <w:r w:rsidRPr="00D94576">
        <w:rPr>
          <w:highlight w:val="green"/>
          <w:lang w:val="en-GB"/>
        </w:rPr>
        <w:t xml:space="preserve"> </w:t>
      </w:r>
    </w:p>
    <w:p w14:paraId="06D06CBA" w14:textId="6B3CC158"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r w:rsidR="00F872D1" w:rsidRPr="00D94576">
        <w:rPr>
          <w:i/>
          <w:iCs/>
          <w:highlight w:val="green"/>
          <w:lang w:val="en-US"/>
        </w:rPr>
        <w:t>Solea solea</w:t>
      </w:r>
      <w:r w:rsidR="00F872D1" w:rsidRPr="00D94576">
        <w:rPr>
          <w:highlight w:val="green"/>
          <w:lang w:val="en-US"/>
        </w:rPr>
        <w:t xml:space="preserve"> analyzed for contaminants, along with their taxon, feeding mode,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B7468">
        <w:rPr>
          <w:highlight w:val="green"/>
          <w:lang w:val="en-US"/>
        </w:rPr>
        <w:t xml:space="preserve">, and </w:t>
      </w:r>
      <w:r w:rsidR="00FB7468">
        <w:rPr>
          <w:highlight w:val="green"/>
          <w:lang w:val="en-US"/>
        </w:rPr>
        <w:t>percentage in stomach content</w:t>
      </w:r>
      <w:r w:rsidR="00FB7468">
        <w:rPr>
          <w:highlight w:val="green"/>
          <w:lang w:val="en-US"/>
        </w:rPr>
        <w:t>s</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44185E" w:rsidRPr="00D94576" w14:paraId="0774BD93" w14:textId="532B05CD" w:rsidTr="0044185E">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44185E" w:rsidRPr="006941E4" w:rsidRDefault="0044185E" w:rsidP="00D9792E">
            <w:pPr>
              <w:pStyle w:val="Sansinterligne"/>
              <w:rPr>
                <w:rFonts w:cstheme="minorHAnsi"/>
                <w:sz w:val="18"/>
                <w:szCs w:val="18"/>
              </w:rPr>
            </w:pPr>
            <w:r w:rsidRPr="006941E4">
              <w:rPr>
                <w:rFonts w:cstheme="minorHAnsi"/>
                <w:sz w:val="18"/>
                <w:szCs w:val="18"/>
              </w:rPr>
              <w:t>Species</w:t>
            </w:r>
          </w:p>
        </w:tc>
        <w:tc>
          <w:tcPr>
            <w:tcW w:w="1244" w:type="dxa"/>
          </w:tcPr>
          <w:p w14:paraId="4B639804" w14:textId="77777777"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Feeding mode</w:t>
            </w:r>
          </w:p>
        </w:tc>
        <w:tc>
          <w:tcPr>
            <w:tcW w:w="1112" w:type="dxa"/>
          </w:tcPr>
          <w:p w14:paraId="0D40BBE3" w14:textId="5DDB3ED6"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Sample size</w:t>
            </w:r>
          </w:p>
        </w:tc>
        <w:tc>
          <w:tcPr>
            <w:tcW w:w="841" w:type="dxa"/>
          </w:tcPr>
          <w:p w14:paraId="07A5CAEE" w14:textId="12CC3B55"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c>
          <w:tcPr>
            <w:tcW w:w="1134" w:type="dxa"/>
          </w:tcPr>
          <w:p w14:paraId="348A7811" w14:textId="6F01345F" w:rsidR="0044185E"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stomach</w:t>
            </w:r>
          </w:p>
        </w:tc>
      </w:tr>
      <w:tr w:rsidR="0044185E" w:rsidRPr="00D94576" w14:paraId="00646BDE" w14:textId="3F2D01E9"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44185E" w:rsidRPr="006941E4" w:rsidRDefault="0044185E"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AF2A67" w14:textId="263F0220"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9</w:t>
            </w:r>
          </w:p>
        </w:tc>
      </w:tr>
      <w:tr w:rsidR="0044185E" w:rsidRPr="00D94576" w14:paraId="7F6CF18B" w14:textId="26FA7455" w:rsidTr="0044185E">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erastoderma edule</w:t>
            </w:r>
          </w:p>
        </w:tc>
        <w:tc>
          <w:tcPr>
            <w:tcW w:w="1244" w:type="dxa"/>
          </w:tcPr>
          <w:p w14:paraId="14043CF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Pr="006941E4">
              <w:rPr>
                <w:rFonts w:cstheme="minorHAnsi"/>
                <w:sz w:val="18"/>
                <w:szCs w:val="18"/>
              </w:rPr>
              <w:t>0%</w:t>
            </w:r>
          </w:p>
        </w:tc>
        <w:tc>
          <w:tcPr>
            <w:tcW w:w="993" w:type="dxa"/>
          </w:tcPr>
          <w:p w14:paraId="272105F6" w14:textId="5DAE52F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14D9C38" w14:textId="0D78908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1</w:t>
            </w:r>
          </w:p>
        </w:tc>
      </w:tr>
      <w:tr w:rsidR="0044185E" w:rsidRPr="00D94576" w14:paraId="6A8C05D1" w14:textId="496F0B27" w:rsidTr="0044185E">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orbula gibba</w:t>
            </w:r>
          </w:p>
        </w:tc>
        <w:tc>
          <w:tcPr>
            <w:tcW w:w="1244" w:type="dxa"/>
          </w:tcPr>
          <w:p w14:paraId="464017B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40BA5EB" w14:textId="35E37F67" w:rsidR="0044185E"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FE732B2" w14:textId="0DE8FE8B" w:rsidTr="0044185E">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Donax vittatus</w:t>
            </w:r>
          </w:p>
        </w:tc>
        <w:tc>
          <w:tcPr>
            <w:tcW w:w="1244" w:type="dxa"/>
          </w:tcPr>
          <w:p w14:paraId="4EFE916C"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E79C9A0" w14:textId="739B552D"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9C1801E" w14:textId="6138E2A1" w:rsidTr="0044185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Ensis directus</w:t>
            </w:r>
          </w:p>
        </w:tc>
        <w:tc>
          <w:tcPr>
            <w:tcW w:w="1244" w:type="dxa"/>
          </w:tcPr>
          <w:p w14:paraId="21CA2B4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5E5B1CB8" w14:textId="291F997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738E992C" w14:textId="68699DB3" w:rsidTr="0044185E">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imecola balthica</w:t>
            </w:r>
          </w:p>
        </w:tc>
        <w:tc>
          <w:tcPr>
            <w:tcW w:w="1244" w:type="dxa"/>
          </w:tcPr>
          <w:p w14:paraId="276F624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4461B5F7"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36D3DA95" w14:textId="4108E651"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17E9D4D1" w14:textId="787557F3" w:rsidTr="0044185E">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Nucula nitidosa</w:t>
            </w:r>
          </w:p>
        </w:tc>
        <w:tc>
          <w:tcPr>
            <w:tcW w:w="1244" w:type="dxa"/>
          </w:tcPr>
          <w:p w14:paraId="01010F88"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2420C31C"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8BBEC9A" w14:textId="3416DE9A" w:rsidR="0044185E"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3</w:t>
            </w:r>
          </w:p>
        </w:tc>
      </w:tr>
      <w:tr w:rsidR="0044185E" w:rsidRPr="00D94576" w14:paraId="3CAA0829" w14:textId="6C70BC5D" w:rsidTr="0044185E">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Scrobicularia plana</w:t>
            </w:r>
          </w:p>
        </w:tc>
        <w:tc>
          <w:tcPr>
            <w:tcW w:w="1244" w:type="dxa"/>
          </w:tcPr>
          <w:p w14:paraId="162E9EF4"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026D783A"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3BF7359F" w14:textId="1ED1C59B" w:rsidR="0044185E"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9C8435C" w14:textId="15D0D5BA" w:rsidTr="0044185E">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Spisula subtruncata</w:t>
            </w:r>
          </w:p>
        </w:tc>
        <w:tc>
          <w:tcPr>
            <w:tcW w:w="1244" w:type="dxa"/>
          </w:tcPr>
          <w:p w14:paraId="63D566D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07A4068F" w14:textId="6F6F6064" w:rsidR="0044185E" w:rsidRDefault="00FB7468"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70400FEC" w14:textId="3A9C4217" w:rsidTr="0044185E">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orophium volutator</w:t>
            </w:r>
          </w:p>
        </w:tc>
        <w:tc>
          <w:tcPr>
            <w:tcW w:w="1244" w:type="dxa"/>
          </w:tcPr>
          <w:p w14:paraId="3FF10840" w14:textId="6B37124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CD64AB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63FCB1DB"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7A0314B" w14:textId="6C6DDCE8"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1.46</w:t>
            </w:r>
          </w:p>
        </w:tc>
      </w:tr>
      <w:tr w:rsidR="0044185E" w:rsidRPr="00D94576" w14:paraId="4BC1E40E" w14:textId="778FC1EA" w:rsidTr="0044185E">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Crangon crangon</w:t>
            </w:r>
          </w:p>
        </w:tc>
        <w:tc>
          <w:tcPr>
            <w:tcW w:w="1244" w:type="dxa"/>
          </w:tcPr>
          <w:p w14:paraId="46E9C4A1" w14:textId="071DFA4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Crustacean</w:t>
            </w:r>
          </w:p>
        </w:tc>
        <w:tc>
          <w:tcPr>
            <w:tcW w:w="1662" w:type="dxa"/>
          </w:tcPr>
          <w:p w14:paraId="11292544"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10F2CA3" w14:textId="2DE633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59</w:t>
            </w:r>
          </w:p>
        </w:tc>
      </w:tr>
      <w:tr w:rsidR="0044185E" w:rsidRPr="00D94576" w14:paraId="1B342A9B" w14:textId="1E304228" w:rsidTr="0044185E">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Hediste diversicolor</w:t>
            </w:r>
          </w:p>
        </w:tc>
        <w:tc>
          <w:tcPr>
            <w:tcW w:w="1244" w:type="dxa"/>
          </w:tcPr>
          <w:p w14:paraId="671121A0" w14:textId="1BB5613E"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1743E91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66C34F" w14:textId="28544E43"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4341768" w14:textId="4D5F922D" w:rsidTr="0044185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agis koreni</w:t>
            </w:r>
          </w:p>
        </w:tc>
        <w:tc>
          <w:tcPr>
            <w:tcW w:w="1244" w:type="dxa"/>
          </w:tcPr>
          <w:p w14:paraId="00742E2C" w14:textId="291ACF8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041BF58D"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3FA7D21A"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677B870" w14:textId="1A0797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3</w:t>
            </w:r>
          </w:p>
        </w:tc>
      </w:tr>
      <w:tr w:rsidR="0044185E" w:rsidRPr="00D94576" w14:paraId="3A5D205B" w14:textId="19EB96B4" w:rsidTr="0044185E">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Lanice conchilega</w:t>
            </w:r>
          </w:p>
        </w:tc>
        <w:tc>
          <w:tcPr>
            <w:tcW w:w="1244" w:type="dxa"/>
          </w:tcPr>
          <w:p w14:paraId="33F733EC" w14:textId="5E048D0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2D8FBC7A"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Deposit feeder</w:t>
            </w:r>
          </w:p>
        </w:tc>
        <w:tc>
          <w:tcPr>
            <w:tcW w:w="1112" w:type="dxa"/>
          </w:tcPr>
          <w:p w14:paraId="7E3E62B1"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E012E16" w14:textId="52024B84"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8</w:t>
            </w:r>
          </w:p>
        </w:tc>
      </w:tr>
      <w:tr w:rsidR="0044185E" w:rsidRPr="00D94576" w14:paraId="17F41A24" w14:textId="0E51F2C3"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Nephtys sp.</w:t>
            </w:r>
          </w:p>
        </w:tc>
        <w:tc>
          <w:tcPr>
            <w:tcW w:w="1244" w:type="dxa"/>
          </w:tcPr>
          <w:p w14:paraId="52A75B3F" w14:textId="4826F693"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79646F9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8DAE48C" w14:textId="786FDC55"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1C89B306" w14:textId="007EDA88" w:rsidTr="0044185E">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Owenia fusiformis</w:t>
            </w:r>
          </w:p>
        </w:tc>
        <w:tc>
          <w:tcPr>
            <w:tcW w:w="1244" w:type="dxa"/>
          </w:tcPr>
          <w:p w14:paraId="0B9DE115" w14:textId="1765CA5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Polychaete</w:t>
            </w:r>
          </w:p>
        </w:tc>
        <w:tc>
          <w:tcPr>
            <w:tcW w:w="1662" w:type="dxa"/>
          </w:tcPr>
          <w:p w14:paraId="42D08F49"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D9236B3" w14:textId="42EE25B9"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4</w:t>
            </w:r>
          </w:p>
        </w:tc>
      </w:tr>
      <w:tr w:rsidR="0044185E" w:rsidRPr="00D94576" w14:paraId="1F463DC6" w14:textId="0D4939B6"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44185E" w:rsidRPr="006941E4" w:rsidRDefault="0044185E" w:rsidP="00EC3F80">
            <w:pPr>
              <w:pStyle w:val="Sansinterligne"/>
              <w:rPr>
                <w:rFonts w:cstheme="minorHAnsi"/>
                <w:i/>
                <w:iCs/>
                <w:sz w:val="18"/>
                <w:szCs w:val="18"/>
              </w:rPr>
            </w:pPr>
            <w:r w:rsidRPr="006941E4">
              <w:rPr>
                <w:rFonts w:cstheme="minorHAnsi"/>
                <w:i/>
                <w:iCs/>
                <w:sz w:val="18"/>
                <w:szCs w:val="18"/>
              </w:rPr>
              <w:t>Solea solea</w:t>
            </w:r>
          </w:p>
        </w:tc>
        <w:tc>
          <w:tcPr>
            <w:tcW w:w="1244" w:type="dxa"/>
          </w:tcPr>
          <w:p w14:paraId="68E6FD55" w14:textId="61C725E4"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Actinopterygii</w:t>
            </w:r>
          </w:p>
        </w:tc>
        <w:tc>
          <w:tcPr>
            <w:tcW w:w="1662" w:type="dxa"/>
          </w:tcPr>
          <w:p w14:paraId="00918857" w14:textId="3BEB10FD"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4D37C170" w14:textId="757D2DF6" w:rsidR="0044185E"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A</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54CFEDF" w:rsidR="00D94576" w:rsidRPr="007B3B74" w:rsidRDefault="00D94576" w:rsidP="00B364F5">
      <w:pPr>
        <w:rPr>
          <w:highlight w:val="green"/>
          <w:lang w:val="en-US"/>
        </w:rPr>
      </w:pPr>
      <w:r w:rsidRPr="00D94576">
        <w:rPr>
          <w:highlight w:val="green"/>
          <w:lang w:val="en-GB"/>
        </w:rPr>
        <w:lastRenderedPageBreak/>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w:t>
      </w:r>
      <w:r w:rsidR="00681046">
        <w:rPr>
          <w:highlight w:val="green"/>
          <w:lang w:val="en-GB"/>
        </w:rPr>
        <w:t xml:space="preserve">taxonomic </w:t>
      </w:r>
      <w:r w:rsidRPr="00D94576">
        <w:rPr>
          <w:highlight w:val="green"/>
          <w:lang w:val="en-GB"/>
        </w:rPr>
        <w:t xml:space="preserve">group, divided by the total number of identified </w:t>
      </w:r>
      <w:r w:rsidRPr="00681046">
        <w:rPr>
          <w:highlight w:val="green"/>
          <w:lang w:val="en-GB"/>
        </w:rPr>
        <w:t>prey</w:t>
      </w:r>
      <w:r w:rsidR="007B3B74">
        <w:rPr>
          <w:highlight w:val="green"/>
          <w:lang w:val="en-GB"/>
        </w:rPr>
        <w:t xml:space="preserve"> individuals</w:t>
      </w:r>
      <w:r w:rsidRPr="00681046">
        <w:rPr>
          <w:highlight w:val="green"/>
          <w:lang w:val="en-GB"/>
        </w:rPr>
        <w:t>.</w:t>
      </w:r>
      <w:r w:rsidR="00681046" w:rsidRPr="00681046">
        <w:rPr>
          <w:highlight w:val="green"/>
          <w:lang w:val="en-US"/>
        </w:rPr>
        <w:t xml:space="preserve"> </w:t>
      </w:r>
      <w:r w:rsidR="00681046" w:rsidRPr="00681046">
        <w:rPr>
          <w:highlight w:val="green"/>
          <w:lang w:val="en-US"/>
        </w:rPr>
        <w:t xml:space="preserve">The resulting diet composition consisted of </w:t>
      </w:r>
      <w:r w:rsidR="00035095">
        <w:rPr>
          <w:highlight w:val="green"/>
          <w:lang w:val="en-US"/>
        </w:rPr>
        <w:t>51</w:t>
      </w:r>
      <w:r w:rsidR="00035095" w:rsidRPr="00681046">
        <w:rPr>
          <w:highlight w:val="green"/>
          <w:lang w:val="en-US"/>
        </w:rPr>
        <w:t xml:space="preserve">% arthropods, </w:t>
      </w:r>
      <w:r w:rsidR="00035095">
        <w:rPr>
          <w:highlight w:val="green"/>
          <w:lang w:val="en-US"/>
        </w:rPr>
        <w:t>33</w:t>
      </w:r>
      <w:r w:rsidR="00681046" w:rsidRPr="00681046">
        <w:rPr>
          <w:highlight w:val="green"/>
          <w:lang w:val="en-US"/>
        </w:rPr>
        <w:t xml:space="preserve">% annelids, and </w:t>
      </w:r>
      <w:r w:rsidR="00035095">
        <w:rPr>
          <w:highlight w:val="green"/>
          <w:lang w:val="en-US"/>
        </w:rPr>
        <w:t>16</w:t>
      </w:r>
      <w:r w:rsidR="00681046" w:rsidRPr="00681046">
        <w:rPr>
          <w:highlight w:val="green"/>
          <w:lang w:val="en-US"/>
        </w:rPr>
        <w:t>% molluscs.</w:t>
      </w:r>
      <w:r w:rsidR="007B3B74">
        <w:rPr>
          <w:lang w:val="en-US"/>
        </w:rPr>
        <w:t xml:space="preserve"> </w:t>
      </w:r>
      <w:r w:rsidR="007B3B74" w:rsidRPr="007B3B74">
        <w:rPr>
          <w:highlight w:val="green"/>
          <w:lang w:val="en-US"/>
        </w:rPr>
        <w:t xml:space="preserve">The diet composition by taxonomic class is represented in </w:t>
      </w:r>
      <w:r w:rsidR="007B3B74" w:rsidRPr="007B3B74">
        <w:rPr>
          <w:highlight w:val="green"/>
          <w:lang w:val="en-US"/>
        </w:rPr>
        <w:fldChar w:fldCharType="begin"/>
      </w:r>
      <w:r w:rsidR="007B3B74" w:rsidRPr="007B3B74">
        <w:rPr>
          <w:highlight w:val="green"/>
          <w:lang w:val="en-US"/>
        </w:rPr>
        <w:instrText xml:space="preserve"> REF _Ref200958565 \h </w:instrText>
      </w:r>
      <w:r w:rsidR="007B3B74" w:rsidRPr="007B3B74">
        <w:rPr>
          <w:highlight w:val="green"/>
          <w:lang w:val="en-US"/>
        </w:rPr>
      </w:r>
      <w:r w:rsidR="007B3B74">
        <w:rPr>
          <w:highlight w:val="green"/>
          <w:lang w:val="en-US"/>
        </w:rPr>
        <w:instrText xml:space="preserve"> \* MERGEFORMAT </w:instrText>
      </w:r>
      <w:r w:rsidR="007B3B74" w:rsidRPr="007B3B74">
        <w:rPr>
          <w:highlight w:val="green"/>
          <w:lang w:val="en-US"/>
        </w:rPr>
        <w:fldChar w:fldCharType="separate"/>
      </w:r>
      <w:r w:rsidR="007B3B74" w:rsidRPr="007B3B74">
        <w:rPr>
          <w:highlight w:val="green"/>
          <w:lang w:val="en-US"/>
        </w:rPr>
        <w:t xml:space="preserve">Figure </w:t>
      </w:r>
      <w:r w:rsidR="007B3B74" w:rsidRPr="007B3B74">
        <w:rPr>
          <w:noProof/>
          <w:highlight w:val="green"/>
          <w:lang w:val="en-US"/>
        </w:rPr>
        <w:t>1</w:t>
      </w:r>
      <w:r w:rsidR="007B3B74" w:rsidRPr="007B3B74">
        <w:rPr>
          <w:highlight w:val="green"/>
          <w:lang w:val="en-US"/>
        </w:rPr>
        <w:fldChar w:fldCharType="end"/>
      </w:r>
      <w:r w:rsidR="007B3B74" w:rsidRPr="007B3B74">
        <w:rPr>
          <w:highlight w:val="green"/>
          <w:lang w:val="en-US"/>
        </w:rPr>
        <w:t xml:space="preserve"> and the detail by species can be found in the SI section 2.1.</w:t>
      </w:r>
      <w:r w:rsidRPr="007B3B74">
        <w:rPr>
          <w:vanish/>
          <w:highlight w:val="green"/>
          <w:lang w:val="en-GB"/>
        </w:rPr>
        <w:t>Haut du formulaire</w:t>
      </w:r>
    </w:p>
    <w:p w14:paraId="7268B81C" w14:textId="77777777" w:rsidR="00E50086" w:rsidRPr="007B3B74" w:rsidRDefault="00E50086" w:rsidP="00E50086">
      <w:pPr>
        <w:keepNext/>
        <w:rPr>
          <w:highlight w:val="green"/>
        </w:rPr>
      </w:pPr>
      <w:r w:rsidRPr="007B3B74">
        <w:rPr>
          <w:noProof/>
          <w:highlight w:val="green"/>
          <w:lang w:val="en-GB"/>
        </w:rPr>
        <w:drawing>
          <wp:inline distT="0" distB="0" distL="0" distR="0" wp14:anchorId="6F9DAA91" wp14:editId="2F5678AF">
            <wp:extent cx="5760508" cy="345630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508" cy="3456305"/>
                    </a:xfrm>
                    <a:prstGeom prst="rect">
                      <a:avLst/>
                    </a:prstGeom>
                  </pic:spPr>
                </pic:pic>
              </a:graphicData>
            </a:graphic>
          </wp:inline>
        </w:drawing>
      </w:r>
    </w:p>
    <w:p w14:paraId="404EAA42" w14:textId="500AA918" w:rsidR="00E50086" w:rsidRPr="007B3B74" w:rsidRDefault="00E50086" w:rsidP="00E50086">
      <w:pPr>
        <w:pStyle w:val="Lgende"/>
        <w:rPr>
          <w:highlight w:val="green"/>
          <w:lang w:val="en-US"/>
        </w:rPr>
      </w:pPr>
      <w:bookmarkStart w:id="15" w:name="_Ref200958565"/>
      <w:r w:rsidRPr="007B3B74">
        <w:rPr>
          <w:highlight w:val="green"/>
          <w:lang w:val="en-US"/>
        </w:rPr>
        <w:t xml:space="preserve">Figure </w:t>
      </w:r>
      <w:r w:rsidRPr="007B3B74">
        <w:rPr>
          <w:highlight w:val="green"/>
        </w:rPr>
        <w:fldChar w:fldCharType="begin"/>
      </w:r>
      <w:r w:rsidRPr="007B3B74">
        <w:rPr>
          <w:highlight w:val="green"/>
          <w:lang w:val="en-US"/>
        </w:rPr>
        <w:instrText xml:space="preserve"> SEQ Figure \* ARABIC </w:instrText>
      </w:r>
      <w:r w:rsidRPr="007B3B74">
        <w:rPr>
          <w:highlight w:val="green"/>
        </w:rPr>
        <w:fldChar w:fldCharType="separate"/>
      </w:r>
      <w:r w:rsidRPr="007B3B74">
        <w:rPr>
          <w:noProof/>
          <w:highlight w:val="green"/>
          <w:lang w:val="en-US"/>
        </w:rPr>
        <w:t>1</w:t>
      </w:r>
      <w:r w:rsidRPr="007B3B74">
        <w:rPr>
          <w:highlight w:val="green"/>
        </w:rPr>
        <w:fldChar w:fldCharType="end"/>
      </w:r>
      <w:bookmarkEnd w:id="15"/>
      <w:r w:rsidRPr="007B3B74">
        <w:rPr>
          <w:highlight w:val="green"/>
          <w:lang w:val="en-US"/>
        </w:rPr>
        <w:t xml:space="preserve"> – Diet composition in taxonomic classes for those above 2% in the diet.</w:t>
      </w:r>
    </w:p>
    <w:p w14:paraId="335B9E60" w14:textId="6C131E48" w:rsidR="00443B00" w:rsidRPr="00B364F5" w:rsidRDefault="00D44793" w:rsidP="00EA6329">
      <w:pPr>
        <w:pStyle w:val="Titre3"/>
        <w:rPr>
          <w:highlight w:val="green"/>
        </w:rPr>
      </w:pPr>
      <w:bookmarkStart w:id="16" w:name="_Toc199498297"/>
      <w:r w:rsidRPr="00B364F5">
        <w:rPr>
          <w:highlight w:val="green"/>
        </w:rPr>
        <w:t>Chemical</w:t>
      </w:r>
      <w:bookmarkEnd w:id="16"/>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organohalogenated compounds: PCBs</w:t>
      </w:r>
      <w:r w:rsidR="00E94CF0">
        <w:rPr>
          <w:highlight w:val="green"/>
          <w:lang w:val="en-GB"/>
        </w:rPr>
        <w:t xml:space="preserve"> and </w:t>
      </w:r>
      <w:r w:rsidRPr="00B364F5">
        <w:rPr>
          <w:highlight w:val="green"/>
          <w:lang w:val="en-GB"/>
        </w:rPr>
        <w:t>PFASs (see SI section 1.2.1 for the presentation of use and reglementation).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w:t>
      </w:r>
      <w:commentRangeStart w:id="17"/>
      <w:r w:rsidR="00D42BD8" w:rsidRPr="00B364F5">
        <w:rPr>
          <w:highlight w:val="green"/>
          <w:lang w:val="en-GB"/>
        </w:rPr>
        <w:t xml:space="preserve">section </w:t>
      </w:r>
      <w:r w:rsidR="000C1554" w:rsidRPr="00B364F5">
        <w:rPr>
          <w:highlight w:val="green"/>
          <w:lang w:val="en-GB"/>
        </w:rPr>
        <w:t>1.2.3</w:t>
      </w:r>
      <w:commentRangeEnd w:id="17"/>
      <w:r w:rsidR="007B3B74">
        <w:rPr>
          <w:rStyle w:val="Marquedecommentaire"/>
          <w:rFonts w:eastAsia="Batang" w:cs="Arial"/>
          <w:color w:val="000000"/>
          <w:lang w:eastAsia="fr-FR"/>
        </w:rPr>
        <w:commentReference w:id="17"/>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5B2E09FD"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00DB5D45">
        <w:rPr>
          <w:highlight w:val="green"/>
          <w:lang w:val="en-GB"/>
        </w:rPr>
        <w:t>, the list of the 26 compounds can be found in SI section 1.2.2</w:t>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dw), ensuring comparability across species despite differences in moisture content. </w:t>
      </w:r>
      <w:r w:rsidR="00236F1B" w:rsidRPr="00B364F5">
        <w:rPr>
          <w:highlight w:val="green"/>
          <w:lang w:val="en-GB"/>
        </w:rPr>
        <w:lastRenderedPageBreak/>
        <w:t xml:space="preserve">Additionally, lipid content was quantified as it is preferable to express contamination levels on a lipid weight basis (ng/g lipid weight lw),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Fremlin, Elliott, and Gobas,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g for each normalisation ww, dw and lw</w:t>
      </w:r>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295FD512"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F940CE">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3ABC31FE" w:rsidR="000D3C64" w:rsidRPr="00B364F5" w:rsidRDefault="006941E4" w:rsidP="006941E4">
      <w:pPr>
        <w:pStyle w:val="Lgende"/>
        <w:rPr>
          <w:highlight w:val="green"/>
          <w:lang w:val="en-GB"/>
        </w:rPr>
      </w:pPr>
      <w:bookmarkStart w:id="18"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8"/>
      <w:r w:rsidR="000D3C64" w:rsidRPr="00B364F5">
        <w:rPr>
          <w:highlight w:val="green"/>
          <w:lang w:val="en-US"/>
        </w:rPr>
        <w:t xml:space="preserve"> – List of PFASs searched i</w:t>
      </w:r>
      <w:r w:rsidR="000D3C64" w:rsidRPr="00B364F5">
        <w:rPr>
          <w:highlight w:val="green"/>
          <w:lang w:val="en-GB"/>
        </w:rPr>
        <w:t>n benthic preys and sole juveniles’ samples</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496875"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41755D" w:rsidRPr="00496875"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nC</w:t>
            </w:r>
          </w:p>
        </w:tc>
        <w:tc>
          <w:tcPr>
            <w:tcW w:w="520"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41755D" w:rsidRPr="00496875"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496875" w:rsidRDefault="00DB5D45" w:rsidP="00BC3004">
            <w:pPr>
              <w:pStyle w:val="Sansinterligne"/>
              <w:rPr>
                <w:lang w:val="en-US" w:eastAsia="fr-FR"/>
              </w:rPr>
            </w:pPr>
            <w:r w:rsidRPr="00496875">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21B1514" w14:textId="2BB2B2B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NA</w:t>
            </w:r>
          </w:p>
        </w:tc>
        <w:tc>
          <w:tcPr>
            <w:tcW w:w="1668" w:type="pct"/>
            <w:vAlign w:val="center"/>
          </w:tcPr>
          <w:p w14:paraId="5E070C7E" w14:textId="1DAC3AB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41B1652E" w14:textId="7355643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9</w:t>
            </w:r>
          </w:p>
        </w:tc>
        <w:tc>
          <w:tcPr>
            <w:tcW w:w="520" w:type="pct"/>
            <w:shd w:val="clear" w:color="auto" w:fill="auto"/>
            <w:vAlign w:val="bottom"/>
          </w:tcPr>
          <w:p w14:paraId="4D837B77" w14:textId="3D3B11EC"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1</w:t>
            </w:r>
          </w:p>
        </w:tc>
        <w:tc>
          <w:tcPr>
            <w:tcW w:w="626" w:type="pct"/>
            <w:shd w:val="clear" w:color="auto" w:fill="auto"/>
            <w:vAlign w:val="bottom"/>
          </w:tcPr>
          <w:p w14:paraId="48245155" w14:textId="2BD1FF0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C4F54AA" w14:textId="4239D5E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3</w:t>
            </w:r>
          </w:p>
        </w:tc>
      </w:tr>
      <w:tr w:rsidR="0041755D" w:rsidRPr="00496875"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UnDA</w:t>
            </w:r>
          </w:p>
        </w:tc>
        <w:tc>
          <w:tcPr>
            <w:tcW w:w="1668" w:type="pct"/>
            <w:vAlign w:val="center"/>
          </w:tcPr>
          <w:p w14:paraId="2C907874" w14:textId="1A6EC17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296FDB2D" w14:textId="26004EA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1</w:t>
            </w:r>
          </w:p>
        </w:tc>
        <w:tc>
          <w:tcPr>
            <w:tcW w:w="520" w:type="pct"/>
            <w:shd w:val="clear" w:color="auto" w:fill="auto"/>
            <w:vAlign w:val="bottom"/>
          </w:tcPr>
          <w:p w14:paraId="43382204" w14:textId="3E0C553F"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9</w:t>
            </w:r>
          </w:p>
        </w:tc>
        <w:tc>
          <w:tcPr>
            <w:tcW w:w="626" w:type="pct"/>
            <w:shd w:val="clear" w:color="auto" w:fill="auto"/>
            <w:vAlign w:val="bottom"/>
          </w:tcPr>
          <w:p w14:paraId="5B7DD708" w14:textId="7C90E88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oDA</w:t>
            </w:r>
          </w:p>
        </w:tc>
        <w:tc>
          <w:tcPr>
            <w:tcW w:w="1668" w:type="pct"/>
            <w:tcBorders>
              <w:top w:val="none" w:sz="0" w:space="0" w:color="auto"/>
              <w:bottom w:val="none" w:sz="0" w:space="0" w:color="auto"/>
            </w:tcBorders>
            <w:vAlign w:val="center"/>
          </w:tcPr>
          <w:p w14:paraId="1B448BEB" w14:textId="5C98B79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242F73E6" w14:textId="69C7022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100</w:t>
            </w:r>
          </w:p>
        </w:tc>
      </w:tr>
      <w:tr w:rsidR="0041755D" w:rsidRPr="00496875"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TrDA</w:t>
            </w:r>
          </w:p>
        </w:tc>
        <w:tc>
          <w:tcPr>
            <w:tcW w:w="1668" w:type="pct"/>
            <w:vAlign w:val="center"/>
          </w:tcPr>
          <w:p w14:paraId="502082BF" w14:textId="09C055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36B8C258" w14:textId="32A7BCD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3</w:t>
            </w:r>
          </w:p>
        </w:tc>
        <w:tc>
          <w:tcPr>
            <w:tcW w:w="520" w:type="pct"/>
            <w:shd w:val="clear" w:color="auto" w:fill="auto"/>
            <w:vAlign w:val="bottom"/>
          </w:tcPr>
          <w:p w14:paraId="69047532" w14:textId="5B55F015"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2</w:t>
            </w:r>
          </w:p>
        </w:tc>
        <w:tc>
          <w:tcPr>
            <w:tcW w:w="626" w:type="pct"/>
            <w:shd w:val="clear" w:color="auto" w:fill="auto"/>
            <w:vAlign w:val="bottom"/>
          </w:tcPr>
          <w:p w14:paraId="6B10E716" w14:textId="2B650F1F"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87</w:t>
            </w:r>
          </w:p>
        </w:tc>
      </w:tr>
      <w:tr w:rsidR="0041755D" w:rsidRPr="00496875"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TeDA</w:t>
            </w:r>
          </w:p>
        </w:tc>
        <w:tc>
          <w:tcPr>
            <w:tcW w:w="1668" w:type="pct"/>
            <w:tcBorders>
              <w:top w:val="none" w:sz="0" w:space="0" w:color="auto"/>
              <w:bottom w:val="none" w:sz="0" w:space="0" w:color="auto"/>
            </w:tcBorders>
            <w:vAlign w:val="bottom"/>
          </w:tcPr>
          <w:p w14:paraId="08A2497D" w14:textId="485F1B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43AFF3AB" w14:textId="03AF10E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40</w:t>
            </w:r>
          </w:p>
        </w:tc>
      </w:tr>
      <w:tr w:rsidR="0041755D" w:rsidRPr="00496875"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496875" w:rsidRDefault="00DB5D45" w:rsidP="00BC3004">
            <w:pPr>
              <w:pStyle w:val="Sansinterligne"/>
              <w:rPr>
                <w:lang w:val="en-US" w:eastAsia="fr-FR"/>
              </w:rPr>
            </w:pPr>
            <w:r w:rsidRPr="00496875">
              <w:rPr>
                <w:lang w:val="en-US" w:eastAsia="fr-FR"/>
              </w:rPr>
              <w:t>PFSA</w:t>
            </w:r>
          </w:p>
        </w:tc>
        <w:tc>
          <w:tcPr>
            <w:tcW w:w="833" w:type="pct"/>
            <w:shd w:val="clear" w:color="auto" w:fill="auto"/>
            <w:noWrap/>
            <w:vAlign w:val="center"/>
            <w:hideMark/>
          </w:tcPr>
          <w:p w14:paraId="35A2445B" w14:textId="39046E5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668" w:type="pct"/>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416" w:type="pct"/>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4910E71A" w14:textId="2B1C621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shd w:val="clear" w:color="auto" w:fill="auto"/>
            <w:vAlign w:val="bottom"/>
          </w:tcPr>
          <w:p w14:paraId="287EBDFF" w14:textId="77777777"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668" w:type="pct"/>
            <w:tcBorders>
              <w:top w:val="none" w:sz="0" w:space="0" w:color="auto"/>
              <w:bottom w:val="none" w:sz="0" w:space="0" w:color="auto"/>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87</w:t>
            </w:r>
          </w:p>
        </w:tc>
      </w:tr>
      <w:tr w:rsidR="0041755D" w:rsidRPr="00496875"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833" w:type="pct"/>
            <w:shd w:val="clear" w:color="auto" w:fill="auto"/>
            <w:noWrap/>
            <w:vAlign w:val="center"/>
            <w:hideMark/>
          </w:tcPr>
          <w:p w14:paraId="5D30F483" w14:textId="6763568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w:t>
            </w:r>
          </w:p>
        </w:tc>
        <w:tc>
          <w:tcPr>
            <w:tcW w:w="1668" w:type="pct"/>
          </w:tcPr>
          <w:p w14:paraId="0D7746BE" w14:textId="12100D1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416" w:type="pct"/>
            <w:shd w:val="clear" w:color="auto" w:fill="auto"/>
          </w:tcPr>
          <w:p w14:paraId="24214C3D" w14:textId="3B21BB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2C768086" w14:textId="55313211"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1</w:t>
            </w:r>
          </w:p>
        </w:tc>
        <w:tc>
          <w:tcPr>
            <w:tcW w:w="626" w:type="pct"/>
            <w:shd w:val="clear" w:color="auto" w:fill="auto"/>
            <w:vAlign w:val="bottom"/>
          </w:tcPr>
          <w:p w14:paraId="592D6FA4" w14:textId="3E7E822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w:t>
            </w:r>
            <w:r w:rsidR="00893273" w:rsidRPr="0041755D">
              <w:rPr>
                <w:lang w:val="en-US" w:eastAsia="fr-FR"/>
              </w:rPr>
              <w:t>3</w:t>
            </w:r>
          </w:p>
        </w:tc>
      </w:tr>
      <w:tr w:rsidR="0041755D" w:rsidRPr="00496875"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496875" w:rsidRDefault="00DB5D45" w:rsidP="00DB5D45">
            <w:pPr>
              <w:pStyle w:val="Sansinterligne"/>
              <w:rPr>
                <w:lang w:val="en-US" w:eastAsia="fr-FR"/>
              </w:rPr>
            </w:pPr>
            <w:r w:rsidRPr="00496875">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EtFOSAA</w:t>
            </w:r>
          </w:p>
        </w:tc>
        <w:tc>
          <w:tcPr>
            <w:tcW w:w="1668" w:type="pct"/>
            <w:tcBorders>
              <w:top w:val="none" w:sz="0" w:space="0" w:color="auto"/>
              <w:bottom w:val="none" w:sz="0" w:space="0" w:color="auto"/>
            </w:tcBorders>
          </w:tcPr>
          <w:p w14:paraId="73A0D19D" w14:textId="2C3136A2"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r w:rsidRPr="00496875">
              <w:rPr>
                <w:vertAlign w:val="subscript"/>
                <w:lang w:val="en-US" w:eastAsia="fr-FR"/>
              </w:rPr>
              <w:t>5</w:t>
            </w:r>
            <w:r w:rsidRPr="00496875">
              <w:rPr>
                <w:lang w:val="en-US" w:eastAsia="fr-FR"/>
              </w:rPr>
              <w:t>)CH</w:t>
            </w:r>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73</w:t>
            </w:r>
          </w:p>
        </w:tc>
      </w:tr>
      <w:tr w:rsidR="0041755D" w:rsidRPr="00496875"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496875" w:rsidRDefault="00DB5D45" w:rsidP="00DB5D45">
            <w:pPr>
              <w:pStyle w:val="Sansinterligne"/>
              <w:rPr>
                <w:lang w:val="en-US" w:eastAsia="fr-FR"/>
              </w:rPr>
            </w:pPr>
            <w:r w:rsidRPr="00496875">
              <w:rPr>
                <w:lang w:val="en-US" w:eastAsia="fr-FR"/>
              </w:rPr>
              <w:t>FTS</w:t>
            </w:r>
          </w:p>
        </w:tc>
        <w:tc>
          <w:tcPr>
            <w:tcW w:w="833" w:type="pct"/>
            <w:shd w:val="clear" w:color="auto" w:fill="auto"/>
            <w:noWrap/>
            <w:vAlign w:val="center"/>
            <w:hideMark/>
          </w:tcPr>
          <w:p w14:paraId="226B75A6" w14:textId="0909E36C"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FTS</w:t>
            </w:r>
            <w:r>
              <w:rPr>
                <w:lang w:val="en-US" w:eastAsia="fr-FR"/>
              </w:rPr>
              <w:t>A</w:t>
            </w:r>
          </w:p>
        </w:tc>
        <w:tc>
          <w:tcPr>
            <w:tcW w:w="1668" w:type="pct"/>
          </w:tcPr>
          <w:p w14:paraId="0A6AE533" w14:textId="4F827ABA"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r w:rsidRPr="00496875">
              <w:rPr>
                <w:vertAlign w:val="subscript"/>
                <w:lang w:val="en-US" w:eastAsia="fr-FR"/>
              </w:rPr>
              <w:t>4</w:t>
            </w:r>
            <w:r w:rsidRPr="00496875">
              <w:rPr>
                <w:lang w:val="en-US" w:eastAsia="fr-FR"/>
              </w:rPr>
              <w:t>)SO</w:t>
            </w:r>
            <w:r w:rsidRPr="00496875">
              <w:rPr>
                <w:vertAlign w:val="subscript"/>
                <w:lang w:val="en-US" w:eastAsia="fr-FR"/>
              </w:rPr>
              <w:t>3</w:t>
            </w:r>
            <w:r w:rsidRPr="00496875">
              <w:rPr>
                <w:lang w:val="en-US" w:eastAsia="fr-FR"/>
              </w:rPr>
              <w:t>Na</w:t>
            </w:r>
          </w:p>
        </w:tc>
        <w:tc>
          <w:tcPr>
            <w:tcW w:w="416" w:type="pct"/>
            <w:shd w:val="clear" w:color="auto" w:fill="auto"/>
          </w:tcPr>
          <w:p w14:paraId="32AAEB19" w14:textId="5BAB1C0B"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6209DD2B" w14:textId="77BA851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1</w:t>
            </w:r>
          </w:p>
        </w:tc>
        <w:tc>
          <w:tcPr>
            <w:tcW w:w="626" w:type="pct"/>
            <w:shd w:val="clear" w:color="auto" w:fill="auto"/>
            <w:vAlign w:val="bottom"/>
          </w:tcPr>
          <w:p w14:paraId="2F76B894" w14:textId="7EA9308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40</w:t>
            </w:r>
          </w:p>
        </w:tc>
      </w:tr>
    </w:tbl>
    <w:p w14:paraId="66932493" w14:textId="77777777" w:rsidR="000D3C64" w:rsidRPr="00B364F5" w:rsidRDefault="000D3C64" w:rsidP="000D3C64">
      <w:pPr>
        <w:rPr>
          <w:highlight w:val="green"/>
          <w:lang w:val="en-US"/>
        </w:rPr>
      </w:pPr>
    </w:p>
    <w:p w14:paraId="35EF0234" w14:textId="351A4995" w:rsidR="000D3C64" w:rsidRPr="00B364F5" w:rsidRDefault="00A970A3" w:rsidP="00A970A3">
      <w:pPr>
        <w:pStyle w:val="Lgende"/>
        <w:rPr>
          <w:highlight w:val="green"/>
          <w:lang w:val="en-GB"/>
        </w:rPr>
      </w:pPr>
      <w:bookmarkStart w:id="19"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9"/>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 xml:space="preserve">Octanol-water partition coefficients (logKow)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Detection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log Kow</w:t>
            </w:r>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preys</w:t>
            </w:r>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4C85B5A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4097211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00DE0DA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61BEC1BE"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6E1B7C73"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2F8238B2"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31C5D45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0D6EDE2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14C3C0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14A7C08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029272D6"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474C2328"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4EED7DD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08017674"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3B29EF5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52CFED71"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pta-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0DD4E62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3B8E9221"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lastRenderedPageBreak/>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6788D0A8"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60211A">
      <w:pPr>
        <w:pStyle w:val="Titre2"/>
        <w:rPr>
          <w:highlight w:val="green"/>
        </w:rPr>
      </w:pPr>
      <w:bookmarkStart w:id="20" w:name="_Toc199498298"/>
      <w:r w:rsidRPr="00091EA9">
        <w:rPr>
          <w:highlight w:val="green"/>
        </w:rPr>
        <w:t>M</w:t>
      </w:r>
      <w:r w:rsidR="00DC46DA" w:rsidRPr="00091EA9">
        <w:rPr>
          <w:highlight w:val="green"/>
        </w:rPr>
        <w:t>agnification</w:t>
      </w:r>
      <w:r w:rsidR="00034C9D" w:rsidRPr="00091EA9">
        <w:rPr>
          <w:highlight w:val="green"/>
        </w:rPr>
        <w:t xml:space="preserve"> factors</w:t>
      </w:r>
      <w:bookmarkEnd w:id="20"/>
      <w:r w:rsidR="00091EA9" w:rsidRPr="00091EA9">
        <w:rPr>
          <w:highlight w:val="green"/>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lw) for PCBs, and dry weight-normalized values (in ng/g dw)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21" w:name="_Toc199498299"/>
      <w:r w:rsidRPr="00E00913">
        <w:rPr>
          <w:highlight w:val="green"/>
          <w:lang w:val="en-GB"/>
        </w:rPr>
        <w:t>BMF</w:t>
      </w:r>
      <w:bookmarkEnd w:id="21"/>
    </w:p>
    <w:p w14:paraId="5D930091" w14:textId="77777777" w:rsidR="00C10DB2" w:rsidRPr="00E00913" w:rsidRDefault="00B403E6" w:rsidP="007E56D5">
      <w:pPr>
        <w:rPr>
          <w:highlight w:val="green"/>
          <w:lang w:val="en-US"/>
        </w:rPr>
      </w:pPr>
      <w:r w:rsidRPr="00E00913">
        <w:rPr>
          <w:highlight w:val="green"/>
          <w:lang w:val="en-US"/>
        </w:rPr>
        <w:t xml:space="preserve">Estimating BMFs requires prior confirmation of trophic relationships between predator and prey species (Fremlin, Elliott, and Gobas,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r w:rsidRPr="00E00913">
        <w:rPr>
          <w:highlight w:val="green"/>
          <w:lang w:val="en-GB"/>
        </w:rPr>
        <w:t xml:space="preserve">logKow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r w:rsidR="00C76BC8" w:rsidRPr="00C76BC8">
        <w:rPr>
          <w:rFonts w:ascii="Consolas" w:hAnsi="Consolas"/>
          <w:sz w:val="20"/>
          <w:szCs w:val="20"/>
          <w:highlight w:val="green"/>
          <w:lang w:val="en-US"/>
        </w:rPr>
        <w:t>geom_smooth()</w:t>
      </w:r>
      <w:r w:rsidR="00C76BC8">
        <w:rPr>
          <w:highlight w:val="green"/>
          <w:lang w:val="en-US"/>
        </w:rPr>
        <w:t xml:space="preserve"> function from the ggplot2 package, employing the “lm”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635AE1"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lastRenderedPageBreak/>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2D0D16CD" w:rsidR="005610BB" w:rsidRPr="00E00913" w:rsidRDefault="00635AE1"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0945F898"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635AE1">
      <w:pPr>
        <w:pStyle w:val="Titre3"/>
        <w:numPr>
          <w:ilvl w:val="2"/>
          <w:numId w:val="6"/>
        </w:numPr>
        <w:rPr>
          <w:highlight w:val="green"/>
          <w:lang w:val="en-GB"/>
        </w:rPr>
      </w:pPr>
      <w:bookmarkStart w:id="22"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2"/>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635AE1"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3"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3"/>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w:t>
      </w:r>
      <w:r w:rsidR="00D13B98" w:rsidRPr="00DE4DEF">
        <w:rPr>
          <w:highlight w:val="green"/>
          <w:lang w:val="en-GB"/>
        </w:rPr>
        <w:lastRenderedPageBreak/>
        <w:t>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635AE1"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0211A">
      <w:pPr>
        <w:pStyle w:val="Titre2"/>
        <w:rPr>
          <w:highlight w:val="green"/>
        </w:rPr>
      </w:pPr>
      <w:bookmarkStart w:id="24" w:name="_Toc199498301"/>
      <w:r w:rsidRPr="00B36DEC">
        <w:rPr>
          <w:highlight w:val="green"/>
        </w:rPr>
        <w:t xml:space="preserve">Accounting for </w:t>
      </w:r>
      <w:r w:rsidR="00091EA9" w:rsidRPr="00B36DEC">
        <w:rPr>
          <w:highlight w:val="green"/>
        </w:rPr>
        <w:t>left-censored</w:t>
      </w:r>
      <w:r w:rsidRPr="00B36DEC">
        <w:rPr>
          <w:highlight w:val="green"/>
        </w:rPr>
        <w:t xml:space="preserve"> concentrations</w:t>
      </w:r>
      <w:bookmarkEnd w:id="24"/>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 xml:space="preserve">(Borgå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Therefore, current recommendations 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Helsel, 2006; Fremlin, Elliott and Gobas,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Julian and Helsel,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r w:rsidR="00BC411A" w:rsidRPr="00B36DEC">
        <w:rPr>
          <w:i/>
          <w:iCs/>
          <w:highlight w:val="green"/>
          <w:lang w:val="en-GB"/>
        </w:rPr>
        <w:t>cen</w:t>
      </w:r>
      <w:r w:rsidR="00C958A2" w:rsidRPr="00B36DEC">
        <w:rPr>
          <w:i/>
          <w:iCs/>
          <w:highlight w:val="green"/>
          <w:lang w:val="en-GB"/>
        </w:rPr>
        <w:t>fit</w:t>
      </w:r>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r w:rsidR="00520DEB" w:rsidRPr="00B36DEC">
        <w:rPr>
          <w:i/>
          <w:iCs/>
          <w:highlight w:val="green"/>
          <w:lang w:val="en-GB"/>
        </w:rPr>
        <w:t>ros</w:t>
      </w:r>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60211A" w:rsidRDefault="00FA23AA" w:rsidP="0060211A">
      <w:pPr>
        <w:pStyle w:val="Titre1"/>
      </w:pPr>
      <w:bookmarkStart w:id="25" w:name="_Toc199498302"/>
      <w:r w:rsidRPr="0060211A">
        <w:t>Results</w:t>
      </w:r>
      <w:bookmarkEnd w:id="25"/>
    </w:p>
    <w:p w14:paraId="7E4FD2EB" w14:textId="2A214D1E" w:rsidR="00300972" w:rsidRPr="00E00913" w:rsidRDefault="00300972" w:rsidP="0060211A">
      <w:pPr>
        <w:pStyle w:val="Titre2"/>
        <w:rPr>
          <w:highlight w:val="green"/>
        </w:rPr>
      </w:pPr>
      <w:bookmarkStart w:id="26" w:name="_Toc199498303"/>
      <w:r w:rsidRPr="00E00913">
        <w:rPr>
          <w:highlight w:val="green"/>
        </w:rPr>
        <w:t>Contamination data</w:t>
      </w:r>
      <w:bookmarkEnd w:id="26"/>
    </w:p>
    <w:p w14:paraId="008F6944" w14:textId="2B8C194B" w:rsidR="00300972" w:rsidRPr="00E00913" w:rsidRDefault="00300972" w:rsidP="00300972">
      <w:pPr>
        <w:pStyle w:val="Titre3"/>
        <w:rPr>
          <w:highlight w:val="green"/>
          <w:lang w:val="en-US"/>
        </w:rPr>
      </w:pPr>
      <w:bookmarkStart w:id="27" w:name="_Toc199498304"/>
      <w:r w:rsidRPr="00E00913">
        <w:rPr>
          <w:highlight w:val="green"/>
          <w:lang w:val="en-US"/>
        </w:rPr>
        <w:t>Total levels of contamination</w:t>
      </w:r>
      <w:bookmarkEnd w:id="27"/>
    </w:p>
    <w:p w14:paraId="3117F032" w14:textId="75F6DCFA"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00554466" w:rsidRPr="00554466">
        <w:rPr>
          <w:highlight w:val="green"/>
          <w:lang w:val="en-US"/>
        </w:rPr>
        <w:t xml:space="preserve">Figure </w:t>
      </w:r>
      <w:r w:rsidR="00554466" w:rsidRPr="00554466">
        <w:rPr>
          <w:noProof/>
          <w:highlight w:val="green"/>
          <w:lang w:val="en-US"/>
        </w:rPr>
        <w:t>2</w:t>
      </w:r>
      <w:r w:rsidRPr="00941F23">
        <w:rPr>
          <w:noProof/>
          <w:highlight w:val="green"/>
        </w:rPr>
        <w:fldChar w:fldCharType="end"/>
      </w:r>
      <w:r w:rsidRPr="00941F23">
        <w:rPr>
          <w:noProof/>
          <w:highlight w:val="green"/>
          <w:lang w:val="en-US"/>
        </w:rPr>
        <w:t xml:space="preserve"> </w:t>
      </w:r>
      <w:r w:rsidRPr="00941F23">
        <w:rPr>
          <w:highlight w:val="green"/>
          <w:lang w:val="en-US"/>
        </w:rPr>
        <w:t>displays contaminant concentrations (ng/g dw), expressed as the sum per chemical family, in soles and the three prey taxa.</w:t>
      </w:r>
      <w:r>
        <w:rPr>
          <w:highlight w:val="green"/>
          <w:lang w:val="en-US"/>
        </w:rPr>
        <w:t xml:space="preserve"> Results are summarized hereafter and d</w:t>
      </w:r>
      <w:r w:rsidR="000C1554" w:rsidRPr="00B364F5">
        <w:rPr>
          <w:highlight w:val="green"/>
          <w:lang w:val="en-US"/>
        </w:rPr>
        <w:t xml:space="preserve">etailed results by contaminant </w:t>
      </w:r>
      <w:r w:rsidR="000C1554" w:rsidRPr="00B364F5">
        <w:rPr>
          <w:highlight w:val="green"/>
          <w:lang w:val="en-US"/>
        </w:rPr>
        <w:lastRenderedPageBreak/>
        <w:t>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77B51ECF" w:rsidR="00941F23" w:rsidRPr="00251C75" w:rsidRDefault="00941F23" w:rsidP="00941F23">
      <w:pPr>
        <w:pStyle w:val="Lgende"/>
        <w:rPr>
          <w:highlight w:val="green"/>
          <w:lang w:val="en-GB"/>
        </w:rPr>
      </w:pPr>
      <w:bookmarkStart w:id="28"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E50086">
        <w:rPr>
          <w:noProof/>
          <w:lang w:val="en-US"/>
        </w:rPr>
        <w:t>2</w:t>
      </w:r>
      <w:r>
        <w:fldChar w:fldCharType="end"/>
      </w:r>
      <w:bookmarkEnd w:id="28"/>
      <w:r w:rsidRPr="00941F23">
        <w:rPr>
          <w:lang w:val="en-US"/>
        </w:rPr>
        <w:t xml:space="preserve"> - </w:t>
      </w:r>
      <w:r w:rsidRPr="00941F23">
        <w:rPr>
          <w:highlight w:val="green"/>
          <w:lang w:val="en-US"/>
        </w:rPr>
        <w:t>Sum of contaminant families in soles and three benthic prey taxa (ng/g dw).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r w:rsidRPr="00B364F5">
        <w:rPr>
          <w:i/>
          <w:iCs/>
          <w:highlight w:val="green"/>
          <w:lang w:val="en-US"/>
        </w:rPr>
        <w:t>Limecola balthica</w:t>
      </w:r>
      <w:r w:rsidRPr="00B364F5">
        <w:rPr>
          <w:highlight w:val="green"/>
          <w:lang w:val="en-US"/>
        </w:rPr>
        <w:t xml:space="preserve">, which exhibits elevated PCB concentrations without any obvious explanatory factor. Interestingly, contamination levels in </w:t>
      </w:r>
      <w:r w:rsidRPr="00B364F5">
        <w:rPr>
          <w:i/>
          <w:iCs/>
          <w:highlight w:val="green"/>
          <w:lang w:val="en-US"/>
        </w:rPr>
        <w:t>Crangon crangon</w:t>
      </w:r>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635AE1">
      <w:pPr>
        <w:pStyle w:val="Titre3"/>
        <w:numPr>
          <w:ilvl w:val="2"/>
          <w:numId w:val="5"/>
        </w:numPr>
        <w:rPr>
          <w:highlight w:val="green"/>
          <w:lang w:val="en-US"/>
        </w:rPr>
      </w:pPr>
      <w:bookmarkStart w:id="29" w:name="_Toc199498305"/>
      <w:r w:rsidRPr="00BB12AE">
        <w:rPr>
          <w:highlight w:val="green"/>
          <w:lang w:val="en-US"/>
        </w:rPr>
        <w:t xml:space="preserve">Relationship with lipid content </w:t>
      </w:r>
      <w:r>
        <w:rPr>
          <w:highlight w:val="green"/>
          <w:lang w:val="en-US"/>
        </w:rPr>
        <w:t>for PCB</w:t>
      </w:r>
      <w:bookmarkEnd w:id="29"/>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r w:rsidRPr="00B364F5">
        <w:rPr>
          <w:i/>
          <w:iCs/>
          <w:highlight w:val="green"/>
          <w:lang w:val="en-US"/>
        </w:rPr>
        <w:t>Crangon crangon</w:t>
      </w:r>
      <w:r w:rsidRPr="00B364F5">
        <w:rPr>
          <w:highlight w:val="green"/>
          <w:lang w:val="en-US"/>
        </w:rPr>
        <w:t xml:space="preserve"> exhibits highly variable lipid levels without corresponding increases in PCB contamination, whereas </w:t>
      </w:r>
      <w:r w:rsidRPr="00B364F5">
        <w:rPr>
          <w:i/>
          <w:iCs/>
          <w:highlight w:val="green"/>
          <w:lang w:val="en-US"/>
        </w:rPr>
        <w:t>Limecola balthica</w:t>
      </w:r>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30"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30"/>
    </w:p>
    <w:p w14:paraId="0905B085" w14:textId="57462995"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r w:rsidRPr="0070114B">
        <w:rPr>
          <w:sz w:val="24"/>
          <w:szCs w:val="24"/>
          <w:highlight w:val="green"/>
          <w:lang w:val="en-US"/>
        </w:rPr>
        <w:t xml:space="preserve">oles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00554466" w:rsidRPr="00554466">
        <w:rPr>
          <w:sz w:val="24"/>
          <w:szCs w:val="24"/>
          <w:highlight w:val="green"/>
          <w:lang w:val="en-US"/>
        </w:rPr>
        <w:t xml:space="preserve">Figure </w:t>
      </w:r>
      <w:r w:rsidR="00554466" w:rsidRPr="00554466">
        <w:rPr>
          <w:noProof/>
          <w:sz w:val="24"/>
          <w:szCs w:val="24"/>
          <w:highlight w:val="green"/>
          <w:lang w:val="en-US"/>
        </w:rPr>
        <w:t>3</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532C048" w:rsidR="00E34D0C" w:rsidRPr="0070114B" w:rsidRDefault="00E34D0C" w:rsidP="00E34D0C">
      <w:pPr>
        <w:pStyle w:val="Lgende"/>
        <w:rPr>
          <w:sz w:val="20"/>
          <w:szCs w:val="20"/>
          <w:highlight w:val="green"/>
          <w:lang w:val="en-GB"/>
        </w:rPr>
      </w:pPr>
      <w:bookmarkStart w:id="31"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E50086">
        <w:rPr>
          <w:noProof/>
          <w:sz w:val="20"/>
          <w:szCs w:val="20"/>
          <w:highlight w:val="green"/>
          <w:lang w:val="en-GB"/>
        </w:rPr>
        <w:t>3</w:t>
      </w:r>
      <w:r w:rsidR="00B012A9" w:rsidRPr="0070114B">
        <w:rPr>
          <w:sz w:val="20"/>
          <w:szCs w:val="20"/>
          <w:highlight w:val="green"/>
          <w:lang w:val="en-GB"/>
        </w:rPr>
        <w:fldChar w:fldCharType="end"/>
      </w:r>
      <w:bookmarkEnd w:id="31"/>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71F81C27" w:rsidR="005B1442" w:rsidRPr="00163991" w:rsidRDefault="00843CC7" w:rsidP="00B83CAC">
      <w:pPr>
        <w:rPr>
          <w:highlight w:val="green"/>
          <w:lang w:val="en-US"/>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w:t>
      </w:r>
      <w:r w:rsidR="005D2416">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commentRangeStart w:id="32"/>
      <w:r w:rsidR="005D2416">
        <w:rPr>
          <w:lang w:val="en-GB"/>
        </w:rPr>
        <w:t xml:space="preserve">This </w:t>
      </w:r>
      <w:r w:rsidR="005A73D8">
        <w:rPr>
          <w:lang w:val="en-GB"/>
        </w:rPr>
        <w:t>congener</w:t>
      </w:r>
      <w:r w:rsidR="005D2416">
        <w:rPr>
          <w:lang w:val="en-GB"/>
        </w:rPr>
        <w:t xml:space="preserve"> pattern </w:t>
      </w:r>
      <w:r w:rsidR="005A73D8">
        <w:rPr>
          <w:lang w:val="en-GB"/>
        </w:rPr>
        <w:t xml:space="preserve">aligns with previous observations </w:t>
      </w:r>
      <w:r w:rsidR="005D2416">
        <w:rPr>
          <w:lang w:val="en-GB"/>
        </w:rPr>
        <w:t>in biota from the Scheldt estuary</w:t>
      </w:r>
      <w:r w:rsidR="00163991">
        <w:rPr>
          <w:lang w:val="en-GB"/>
        </w:rPr>
        <w:t xml:space="preserve"> </w:t>
      </w:r>
      <w:r w:rsidR="00163991">
        <w:rPr>
          <w:lang w:val="en-GB"/>
        </w:rPr>
        <w:fldChar w:fldCharType="begin"/>
      </w:r>
      <w:r w:rsidR="00163991">
        <w:rPr>
          <w:lang w:val="en-GB"/>
        </w:rPr>
        <w:instrText xml:space="preserve"> ADDIN ZOTERO_ITEM CSL_CITATION {"citationID":"OKqEYJC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63991">
        <w:rPr>
          <w:lang w:val="en-GB"/>
        </w:rPr>
        <w:fldChar w:fldCharType="separate"/>
      </w:r>
      <w:r w:rsidR="00163991" w:rsidRPr="005D2416">
        <w:rPr>
          <w:rFonts w:ascii="Calibri" w:hAnsi="Calibri" w:cs="Calibri"/>
          <w:szCs w:val="24"/>
          <w:lang w:val="en-US"/>
        </w:rPr>
        <w:t xml:space="preserve">(Van Ael </w:t>
      </w:r>
      <w:r w:rsidR="00163991" w:rsidRPr="005D2416">
        <w:rPr>
          <w:rFonts w:ascii="Calibri" w:hAnsi="Calibri" w:cs="Calibri"/>
          <w:i/>
          <w:iCs/>
          <w:szCs w:val="24"/>
          <w:lang w:val="en-US"/>
        </w:rPr>
        <w:t>et al.</w:t>
      </w:r>
      <w:r w:rsidR="00163991" w:rsidRPr="005D2416">
        <w:rPr>
          <w:rFonts w:ascii="Calibri" w:hAnsi="Calibri" w:cs="Calibri"/>
          <w:szCs w:val="24"/>
          <w:lang w:val="en-US"/>
        </w:rPr>
        <w:t>, 2012)</w:t>
      </w:r>
      <w:r w:rsidR="00163991">
        <w:rPr>
          <w:lang w:val="en-GB"/>
        </w:rPr>
        <w:fldChar w:fldCharType="end"/>
      </w:r>
      <w:r w:rsidR="00A00CF4">
        <w:rPr>
          <w:lang w:val="en-GB"/>
        </w:rPr>
        <w:t>,</w:t>
      </w:r>
      <w:r w:rsidR="00163991">
        <w:rPr>
          <w:lang w:val="en-GB"/>
        </w:rPr>
        <w:t xml:space="preserve"> the </w:t>
      </w:r>
      <w:r w:rsidR="00A00CF4">
        <w:rPr>
          <w:lang w:val="en-GB"/>
        </w:rPr>
        <w:t xml:space="preserve">Seine estuary </w:t>
      </w:r>
      <w:r w:rsidR="00A00CF4">
        <w:rPr>
          <w:lang w:val="en-GB"/>
        </w:rPr>
        <w:fldChar w:fldCharType="begin"/>
      </w:r>
      <w:r w:rsidR="00A00CF4">
        <w:rPr>
          <w:lang w:val="en-GB"/>
        </w:rPr>
        <w:instrText xml:space="preserve"> ADDIN ZOTERO_ITEM CSL_CITATION {"citationID":"lcKPbQKV","properties":{"formattedCitation":"(Bodin {\\i{}et al.}, 2007)","plainCitation":"(Bodin et al., 2007)","noteIndex":0},"citationItems":[{"id":524,"uris":["http://zotero.org/users/3305729/items/R4NC9YFR"],"itemData":{"id":524,"type":"article-journal","abstract":"Polychlorinated biphenyls (PCBs), polybrominated diphenyl ethers (PBDEs) and polychlorinated dibenzo-p-dioxins and dibenzofurans (PCDD/Fs) were analysed in the muscle of various edible marine crustaceans (spider crab, edible crab, velvet swimming crab and Norway lobster) from the Brittany and Normandy coasts (France). The highest concentrations were measured in species collected from Antifer (Seine Bay). PCB and PBDE patterns in crustacean muscles were similar and independent of the geographical area with the predominance of the high chlorinated PCBs (CB153, 138, 118 and 180), and of a few PBDE congeners (BDE47, BDE99, BDE100 and BDE28). Oppositely, dioxin contamination differed with site. The major component in crustaceans from the Seine Bay was 2378-TCDF, whereas specimens from cleaner areas had higher relative concentrations of OCDD. Finally, the comparison of the spider crab contaminant profiles to those measured in mussel and sea bass highlighted two different trends: decapod crustaceans possess relatively strong capacity to metabolise PCBs and PBDEs; however these species might be used as bioindicators for dioxin pollution monitoring in the marine coastal environment.","container-title":"Marine Pollution Bulletin","DOI":"10.1016/J.MARPOLBUL.2007.01.018","issue":"6","page":"657-668","title":"PCB, PCDD/F and PBDE levels and profiles in crustaceans from the coastal waters of Brittany and Normandy (France)","volume":"54","author":[{"family":"Bodin","given":"N."},{"family":"Abarnou","given":"A."},{"family":"Fraisse","given":"D."},{"family":"Defour","given":"S."},{"family":"Loizeau","given":"V."},{"family":"Le Guellec","given":"A.-M."},{"family":"Philippon","given":"X."}],"issued":{"date-parts":[["2007",6]]},"citation-key":"bodinPCBPCDDPBDE2007"}}],"schema":"https://github.com/citation-style-language/schema/raw/master/csl-citation.json"} </w:instrText>
      </w:r>
      <w:r w:rsidR="00A00CF4">
        <w:rPr>
          <w:lang w:val="en-GB"/>
        </w:rPr>
        <w:fldChar w:fldCharType="separate"/>
      </w:r>
      <w:r w:rsidR="00A00CF4" w:rsidRPr="00A00CF4">
        <w:rPr>
          <w:rFonts w:ascii="Calibri" w:hAnsi="Calibri" w:cs="Calibri"/>
          <w:szCs w:val="24"/>
          <w:lang w:val="en-US"/>
        </w:rPr>
        <w:t xml:space="preserve">(Bodin </w:t>
      </w:r>
      <w:r w:rsidR="00A00CF4" w:rsidRPr="00A00CF4">
        <w:rPr>
          <w:rFonts w:ascii="Calibri" w:hAnsi="Calibri" w:cs="Calibri"/>
          <w:i/>
          <w:iCs/>
          <w:szCs w:val="24"/>
          <w:lang w:val="en-US"/>
        </w:rPr>
        <w:t>et al.</w:t>
      </w:r>
      <w:r w:rsidR="00A00CF4" w:rsidRPr="00A00CF4">
        <w:rPr>
          <w:rFonts w:ascii="Calibri" w:hAnsi="Calibri" w:cs="Calibri"/>
          <w:szCs w:val="24"/>
          <w:lang w:val="en-US"/>
        </w:rPr>
        <w:t>, 2007)</w:t>
      </w:r>
      <w:r w:rsidR="00A00CF4">
        <w:rPr>
          <w:lang w:val="en-GB"/>
        </w:rPr>
        <w:fldChar w:fldCharType="end"/>
      </w:r>
      <w:r w:rsidR="00A00CF4">
        <w:rPr>
          <w:lang w:val="en-GB"/>
        </w:rPr>
        <w:t xml:space="preserve"> and the Gironde estuary </w:t>
      </w:r>
      <w:r w:rsidR="00A00CF4">
        <w:rPr>
          <w:lang w:val="en-GB"/>
        </w:rPr>
        <w:fldChar w:fldCharType="begin"/>
      </w:r>
      <w:r w:rsidR="00A00CF4">
        <w:rPr>
          <w:lang w:val="en-GB"/>
        </w:rPr>
        <w:instrText xml:space="preserve"> ADDIN ZOTERO_ITEM CSL_CITATION {"citationID":"liHaxN9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A00CF4">
        <w:rPr>
          <w:lang w:val="en-GB"/>
        </w:rPr>
        <w:fldChar w:fldCharType="separate"/>
      </w:r>
      <w:r w:rsidR="00A00CF4" w:rsidRPr="00A00CF4">
        <w:rPr>
          <w:rFonts w:ascii="Calibri" w:hAnsi="Calibri" w:cs="Calibri"/>
          <w:szCs w:val="24"/>
          <w:lang w:val="en-US"/>
        </w:rPr>
        <w:t xml:space="preserve">(Bodin </w:t>
      </w:r>
      <w:r w:rsidR="00A00CF4" w:rsidRPr="00A00CF4">
        <w:rPr>
          <w:rFonts w:ascii="Calibri" w:hAnsi="Calibri" w:cs="Calibri"/>
          <w:i/>
          <w:iCs/>
          <w:szCs w:val="24"/>
          <w:lang w:val="en-US"/>
        </w:rPr>
        <w:t>et al.</w:t>
      </w:r>
      <w:r w:rsidR="00A00CF4" w:rsidRPr="00A00CF4">
        <w:rPr>
          <w:rFonts w:ascii="Calibri" w:hAnsi="Calibri" w:cs="Calibri"/>
          <w:szCs w:val="24"/>
          <w:lang w:val="en-US"/>
        </w:rPr>
        <w:t>, 2014)</w:t>
      </w:r>
      <w:r w:rsidR="00A00CF4">
        <w:rPr>
          <w:lang w:val="en-GB"/>
        </w:rPr>
        <w:fldChar w:fldCharType="end"/>
      </w:r>
      <w:r w:rsidR="005A73D8">
        <w:rPr>
          <w:lang w:val="en-GB"/>
        </w:rPr>
        <w:t>, where</w:t>
      </w:r>
      <w:r w:rsidR="005A73D8">
        <w:rPr>
          <w:lang w:val="en-GB"/>
        </w:rPr>
        <w:t xml:space="preserve"> CB153 and CB138 </w:t>
      </w:r>
      <w:r w:rsidR="005A73D8">
        <w:rPr>
          <w:lang w:val="en-GB"/>
        </w:rPr>
        <w:t>were also reported as the most and second most prevalent congeners, respectively.</w:t>
      </w:r>
      <w:commentRangeEnd w:id="32"/>
      <w:r w:rsidR="00A00CF4">
        <w:rPr>
          <w:rStyle w:val="Marquedecommentaire"/>
          <w:rFonts w:eastAsia="Batang" w:cs="Arial"/>
          <w:color w:val="000000"/>
          <w:lang w:eastAsia="fr-FR"/>
        </w:rPr>
        <w:commentReference w:id="32"/>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60211A">
      <w:pPr>
        <w:pStyle w:val="Titre2"/>
        <w:rPr>
          <w:highlight w:val="green"/>
        </w:rPr>
      </w:pPr>
      <w:bookmarkStart w:id="33" w:name="_Toc199498307"/>
      <w:r w:rsidRPr="00B233B1">
        <w:rPr>
          <w:highlight w:val="green"/>
        </w:rPr>
        <w:t>BMFs</w:t>
      </w:r>
      <w:r w:rsidR="0092793B" w:rsidRPr="00B233B1">
        <w:rPr>
          <w:highlight w:val="green"/>
        </w:rPr>
        <w:t xml:space="preserve"> for PCBs</w:t>
      </w:r>
      <w:bookmarkEnd w:id="33"/>
    </w:p>
    <w:p w14:paraId="4713078E" w14:textId="15201F20" w:rsidR="00292784" w:rsidRDefault="00E00913" w:rsidP="009A105D">
      <w:pPr>
        <w:pStyle w:val="Titre3"/>
        <w:rPr>
          <w:lang w:val="en-GB"/>
        </w:rPr>
      </w:pPr>
      <w:bookmarkStart w:id="34" w:name="_Hlk199258568"/>
      <w:bookmarkStart w:id="35" w:name="_Toc199498308"/>
      <w:r>
        <w:rPr>
          <w:highlight w:val="green"/>
          <w:lang w:val="en-GB"/>
        </w:rPr>
        <w:t>P</w:t>
      </w:r>
      <w:r w:rsidRPr="00E00913">
        <w:rPr>
          <w:highlight w:val="green"/>
          <w:lang w:val="en-GB"/>
        </w:rPr>
        <w:t xml:space="preserve">redator-prey BMF </w:t>
      </w:r>
      <w:bookmarkEnd w:id="34"/>
      <w:r w:rsidRPr="00E00913">
        <w:rPr>
          <w:highlight w:val="green"/>
          <w:lang w:val="en-GB"/>
        </w:rPr>
        <w:t>(BMF</w:t>
      </w:r>
      <w:r w:rsidRPr="00E00913">
        <w:rPr>
          <w:highlight w:val="green"/>
          <w:vertAlign w:val="subscript"/>
          <w:lang w:val="en-GB"/>
        </w:rPr>
        <w:t>PP</w:t>
      </w:r>
      <w:r w:rsidRPr="00E00913">
        <w:rPr>
          <w:highlight w:val="green"/>
          <w:lang w:val="en-GB"/>
        </w:rPr>
        <w:t>)</w:t>
      </w:r>
      <w:bookmarkEnd w:id="35"/>
      <w:r w:rsidRPr="00E00913">
        <w:rPr>
          <w:highlight w:val="green"/>
          <w:lang w:val="en-GB"/>
        </w:rPr>
        <w:t xml:space="preserve"> </w:t>
      </w:r>
    </w:p>
    <w:p w14:paraId="5BD8FDAD" w14:textId="6FC35FDC"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w:t>
      </w:r>
      <w:r w:rsidR="00DA77C2">
        <w:rPr>
          <w:highlight w:val="green"/>
          <w:lang w:val="en-US"/>
        </w:rPr>
        <w:t>the congener CB153</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554466" w:rsidRPr="002D207F">
        <w:rPr>
          <w:highlight w:val="green"/>
          <w:lang w:val="en-US"/>
        </w:rPr>
        <w:t xml:space="preserve">Figure </w:t>
      </w:r>
      <w:r w:rsidR="00554466">
        <w:rPr>
          <w:noProof/>
          <w:highlight w:val="green"/>
          <w:lang w:val="en-US"/>
        </w:rPr>
        <w:t>4</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C. volutator</w:t>
      </w:r>
      <w:r w:rsidR="008F268E" w:rsidRPr="002D207F">
        <w:rPr>
          <w:highlight w:val="green"/>
          <w:lang w:val="en-US"/>
        </w:rPr>
        <w:t xml:space="preserve"> suggests strong biodilution </w:t>
      </w:r>
      <w:r w:rsidR="00417BF0">
        <w:rPr>
          <w:highlight w:val="green"/>
          <w:lang w:val="en-US"/>
        </w:rPr>
        <w:t>(0.</w:t>
      </w:r>
      <w:r w:rsidR="00DA77C2">
        <w:rPr>
          <w:highlight w:val="green"/>
          <w:lang w:val="en-US"/>
        </w:rPr>
        <w:t>4</w:t>
      </w:r>
      <w:r w:rsidR="00417BF0">
        <w:rPr>
          <w:highlight w:val="green"/>
          <w:lang w:val="en-US"/>
        </w:rPr>
        <w:t>4</w:t>
      </w:r>
      <w:r w:rsidR="008F268E" w:rsidRPr="002D207F">
        <w:rPr>
          <w:highlight w:val="green"/>
          <w:lang w:val="en-US"/>
        </w:rPr>
        <w:t>[</w:t>
      </w:r>
      <w:r w:rsidR="00417BF0">
        <w:rPr>
          <w:highlight w:val="green"/>
          <w:lang w:val="en-US"/>
        </w:rPr>
        <w:t>0.</w:t>
      </w:r>
      <w:r w:rsidR="00DA77C2">
        <w:rPr>
          <w:highlight w:val="green"/>
          <w:lang w:val="en-US"/>
        </w:rPr>
        <w:t>35</w:t>
      </w:r>
      <w:r w:rsidR="008F268E" w:rsidRPr="002D207F">
        <w:rPr>
          <w:highlight w:val="green"/>
          <w:lang w:val="en-US"/>
        </w:rPr>
        <w:t>-</w:t>
      </w:r>
      <w:r w:rsidR="00417BF0">
        <w:rPr>
          <w:highlight w:val="green"/>
          <w:lang w:val="en-US"/>
        </w:rPr>
        <w:t>0.</w:t>
      </w:r>
      <w:r w:rsidR="00DA77C2">
        <w:rPr>
          <w:highlight w:val="green"/>
          <w:lang w:val="en-US"/>
        </w:rPr>
        <w:t>49</w:t>
      </w:r>
      <w:r w:rsidR="008F268E" w:rsidRPr="002D207F">
        <w:rPr>
          <w:highlight w:val="green"/>
          <w:lang w:val="en-US"/>
        </w:rPr>
        <w:t xml:space="preserve">]), whereas the estimate based on </w:t>
      </w:r>
      <w:r w:rsidR="008F268E" w:rsidRPr="002D207F">
        <w:rPr>
          <w:i/>
          <w:iCs/>
          <w:highlight w:val="green"/>
          <w:lang w:val="en-US"/>
        </w:rPr>
        <w:t>C. crangon</w:t>
      </w:r>
      <w:r w:rsidR="008F268E" w:rsidRPr="002D207F">
        <w:rPr>
          <w:highlight w:val="green"/>
          <w:lang w:val="en-US"/>
        </w:rPr>
        <w:t xml:space="preserve"> indicates pronounced bioaccumulation</w:t>
      </w:r>
      <w:r w:rsidR="00417BF0">
        <w:rPr>
          <w:highlight w:val="green"/>
          <w:lang w:val="en-US"/>
        </w:rPr>
        <w:t xml:space="preserve"> (</w:t>
      </w:r>
      <w:r w:rsidR="00DA77C2">
        <w:rPr>
          <w:highlight w:val="green"/>
          <w:lang w:val="en-US"/>
        </w:rPr>
        <w:t>6.41</w:t>
      </w:r>
      <w:r w:rsidR="00417BF0">
        <w:rPr>
          <w:highlight w:val="green"/>
          <w:lang w:val="en-US"/>
        </w:rPr>
        <w:t>[</w:t>
      </w:r>
      <w:r w:rsidR="00DA77C2">
        <w:rPr>
          <w:highlight w:val="green"/>
          <w:lang w:val="en-US"/>
        </w:rPr>
        <w:t>4.99-9.25</w:t>
      </w:r>
      <w:r w:rsidR="00417BF0">
        <w:rPr>
          <w:highlight w:val="green"/>
          <w:lang w:val="en-US"/>
        </w:rPr>
        <w:t>])</w:t>
      </w:r>
      <w:r w:rsidR="008F268E" w:rsidRPr="002D207F">
        <w:rPr>
          <w:highlight w:val="green"/>
          <w:lang w:val="en-US"/>
        </w:rPr>
        <w:t>. Moreover, for the majority of species (</w:t>
      </w:r>
      <w:r w:rsidR="00DA77C2">
        <w:rPr>
          <w:highlight w:val="green"/>
          <w:lang w:val="en-US"/>
        </w:rPr>
        <w:t>8</w:t>
      </w:r>
      <w:r w:rsidR="008F268E" w:rsidRPr="002D207F">
        <w:rPr>
          <w:highlight w:val="green"/>
          <w:lang w:val="en-US"/>
        </w:rPr>
        <w:t xml:space="preserve">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biodilution and biomagnification. As a result, it is difficult to draw definitive conclusions regarding the overall bioaccumulation potential of PCBs based solely on these estimates.</w:t>
      </w:r>
    </w:p>
    <w:p w14:paraId="056D794D" w14:textId="76174615"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elationship between logKow</w:t>
      </w:r>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554466" w:rsidRPr="00C76BC8">
        <w:rPr>
          <w:highlight w:val="green"/>
          <w:lang w:val="en-US"/>
        </w:rPr>
        <w:t xml:space="preserve">Figure </w:t>
      </w:r>
      <w:r w:rsidR="00554466">
        <w:rPr>
          <w:noProof/>
          <w:highlight w:val="green"/>
          <w:lang w:val="en-US"/>
        </w:rPr>
        <w:t>5</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logKow</w:t>
      </w:r>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554466">
        <w:rPr>
          <w:highlight w:val="green"/>
          <w:lang w:val="en-US"/>
        </w:rPr>
        <w:t xml:space="preserve"> (16 out of 19)</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w:t>
      </w:r>
      <w:r w:rsidR="00E80CF5" w:rsidRPr="00282519">
        <w:rPr>
          <w:highlight w:val="green"/>
          <w:lang w:val="en-US"/>
        </w:rPr>
        <w:lastRenderedPageBreak/>
        <w:t>for CB132 and CB149 (hexa-chlorinated biphenyls), clearly indicate biodilution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a benchmark compound for 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63EFCC20">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1508D079" w:rsidR="00E00913" w:rsidRPr="002D207F" w:rsidRDefault="00E00913" w:rsidP="00E00913">
      <w:pPr>
        <w:pStyle w:val="Lgende"/>
        <w:rPr>
          <w:highlight w:val="green"/>
          <w:lang w:val="en-US"/>
        </w:rPr>
      </w:pPr>
      <w:bookmarkStart w:id="36"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E50086">
        <w:rPr>
          <w:noProof/>
          <w:highlight w:val="green"/>
          <w:lang w:val="en-US"/>
        </w:rPr>
        <w:t>4</w:t>
      </w:r>
      <w:r w:rsidRPr="002D207F">
        <w:rPr>
          <w:highlight w:val="green"/>
        </w:rPr>
        <w:fldChar w:fldCharType="end"/>
      </w:r>
      <w:bookmarkEnd w:id="36"/>
      <w:r w:rsidRPr="002D207F">
        <w:rPr>
          <w:highlight w:val="green"/>
          <w:lang w:val="en-US"/>
        </w:rPr>
        <w:t xml:space="preserve"> – </w:t>
      </w:r>
      <w:bookmarkStart w:id="37"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w:t>
      </w:r>
      <w:r w:rsidR="00A84BA6">
        <w:rPr>
          <w:highlight w:val="green"/>
          <w:lang w:val="en-US"/>
        </w:rPr>
        <w:t>CB153</w:t>
      </w:r>
      <w:r w:rsidRPr="002D207F">
        <w:rPr>
          <w:highlight w:val="green"/>
          <w:lang w:val="en-US"/>
        </w:rPr>
        <w:t xml:space="preserve"> congener</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7"/>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3E926330">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3B9A930A" w:rsidR="008757EF" w:rsidRPr="00C76BC8" w:rsidRDefault="00E00913" w:rsidP="00E00913">
      <w:pPr>
        <w:pStyle w:val="Lgende"/>
        <w:rPr>
          <w:lang w:val="en-US"/>
        </w:rPr>
      </w:pPr>
      <w:bookmarkStart w:id="38"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E50086">
        <w:rPr>
          <w:noProof/>
          <w:highlight w:val="green"/>
          <w:lang w:val="en-US"/>
        </w:rPr>
        <w:t>5</w:t>
      </w:r>
      <w:r w:rsidRPr="00C76BC8">
        <w:rPr>
          <w:highlight w:val="green"/>
        </w:rPr>
        <w:fldChar w:fldCharType="end"/>
      </w:r>
      <w:bookmarkEnd w:id="38"/>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r w:rsidR="00155DBF" w:rsidRPr="00C76BC8">
        <w:rPr>
          <w:highlight w:val="green"/>
          <w:lang w:val="en-US"/>
        </w:rPr>
        <w:t xml:space="preserve">logKow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9" w:name="_Toc199498309"/>
      <w:r w:rsidRPr="005B78BD">
        <w:rPr>
          <w:highlight w:val="green"/>
        </w:rPr>
        <w:t xml:space="preserve">Diet-based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9"/>
    </w:p>
    <w:p w14:paraId="41CEFCF4" w14:textId="24E7A6FB" w:rsidR="002D207F" w:rsidRPr="005B78BD" w:rsidRDefault="002D207F" w:rsidP="002D207F">
      <w:pPr>
        <w:rPr>
          <w:highlight w:val="green"/>
          <w:lang w:val="en-US"/>
        </w:rPr>
      </w:pPr>
      <w:r w:rsidRPr="005B78BD">
        <w:rPr>
          <w:highlight w:val="green"/>
          <w:lang w:val="en-US"/>
        </w:rPr>
        <w:t>The relationship between logKow,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00554466" w:rsidRPr="005B78BD">
        <w:rPr>
          <w:highlight w:val="green"/>
          <w:lang w:val="en-US"/>
        </w:rPr>
        <w:t xml:space="preserve">Figure </w:t>
      </w:r>
      <w:r w:rsidR="00554466">
        <w:rPr>
          <w:noProof/>
          <w:highlight w:val="green"/>
          <w:lang w:val="en-US"/>
        </w:rPr>
        <w:t>6</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logKow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xml:space="preserve">) and </w:t>
      </w:r>
      <w:r w:rsidR="00554466">
        <w:rPr>
          <w:highlight w:val="green"/>
          <w:lang w:val="en-US"/>
        </w:rPr>
        <w:t>6</w:t>
      </w:r>
      <w:r w:rsidR="004C6AD8" w:rsidRPr="005B78BD">
        <w:rPr>
          <w:highlight w:val="green"/>
          <w:lang w:val="en-US"/>
        </w:rPr>
        <w:t xml:space="preserve"> of the 1</w:t>
      </w:r>
      <w:r w:rsidR="00554466">
        <w:rPr>
          <w:highlight w:val="green"/>
          <w:lang w:val="en-US"/>
        </w:rPr>
        <w:t>8</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w:t>
      </w:r>
      <w:r w:rsidRPr="005B78BD">
        <w:rPr>
          <w:highlight w:val="green"/>
          <w:lang w:val="en-US"/>
        </w:rPr>
        <w:lastRenderedPageBreak/>
        <w:t xml:space="preserve">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biodilution</w:t>
      </w:r>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drawing>
          <wp:inline distT="0" distB="0" distL="0" distR="0" wp14:anchorId="30812827" wp14:editId="7911519B">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68A5C930" w:rsidR="005B78BD" w:rsidRPr="00C76BC8" w:rsidRDefault="002D207F" w:rsidP="005B78BD">
      <w:pPr>
        <w:pStyle w:val="Lgende"/>
        <w:rPr>
          <w:lang w:val="en-US"/>
        </w:rPr>
      </w:pPr>
      <w:bookmarkStart w:id="40"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E50086">
        <w:rPr>
          <w:noProof/>
          <w:highlight w:val="green"/>
          <w:lang w:val="en-US"/>
        </w:rPr>
        <w:t>6</w:t>
      </w:r>
      <w:r w:rsidRPr="005B78BD">
        <w:rPr>
          <w:highlight w:val="green"/>
        </w:rPr>
        <w:fldChar w:fldCharType="end"/>
      </w:r>
      <w:bookmarkEnd w:id="40"/>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logKow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635AE1">
      <w:pPr>
        <w:pStyle w:val="Titre3"/>
        <w:numPr>
          <w:ilvl w:val="2"/>
          <w:numId w:val="7"/>
        </w:numPr>
        <w:rPr>
          <w:highlight w:val="green"/>
          <w:lang w:val="en-GB"/>
        </w:rPr>
      </w:pPr>
      <w:bookmarkStart w:id="41" w:name="_Hlk199258597"/>
      <w:bookmarkStart w:id="42" w:name="_Toc199498310"/>
      <w:r w:rsidRPr="00B233B1">
        <w:rPr>
          <w:highlight w:val="green"/>
          <w:lang w:val="en-GB"/>
        </w:rPr>
        <w:t xml:space="preserve">Predator-prey trophic level–normalized BMF </w:t>
      </w:r>
      <w:bookmarkEnd w:id="41"/>
      <w:r w:rsidRPr="00B233B1">
        <w:rPr>
          <w:highlight w:val="green"/>
          <w:lang w:val="en-GB"/>
        </w:rPr>
        <w:t>(TL-BMF</w:t>
      </w:r>
      <w:r w:rsidRPr="00B233B1">
        <w:rPr>
          <w:highlight w:val="green"/>
          <w:vertAlign w:val="subscript"/>
          <w:lang w:val="en-GB"/>
        </w:rPr>
        <w:t>PP</w:t>
      </w:r>
      <w:r w:rsidRPr="00B233B1">
        <w:rPr>
          <w:highlight w:val="green"/>
          <w:lang w:val="en-GB"/>
        </w:rPr>
        <w:t>)</w:t>
      </w:r>
      <w:bookmarkEnd w:id="42"/>
    </w:p>
    <w:p w14:paraId="33FBECAF" w14:textId="1216BCC2" w:rsidR="005534FC"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3"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3"/>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w:t>
      </w:r>
      <w:r w:rsidR="00554466">
        <w:rPr>
          <w:highlight w:val="green"/>
          <w:lang w:val="en-US"/>
        </w:rPr>
        <w:t>CB153</w:t>
      </w:r>
      <w:r w:rsidR="0009601B" w:rsidRPr="00D44979">
        <w:rPr>
          <w:highlight w:val="green"/>
          <w:lang w:val="en-US"/>
        </w:rPr>
        <w:t xml:space="preserve">,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4466" w:rsidRPr="00554466">
        <w:rPr>
          <w:highlight w:val="green"/>
          <w:lang w:val="en-US"/>
        </w:rPr>
        <w:t xml:space="preserve">Figure </w:t>
      </w:r>
      <w:r w:rsidR="00554466" w:rsidRPr="00554466">
        <w:rPr>
          <w:noProof/>
          <w:highlight w:val="green"/>
          <w:lang w:val="en-US"/>
        </w:rPr>
        <w:t>7</w:t>
      </w:r>
      <w:r w:rsidR="005534FC" w:rsidRPr="00D44979">
        <w:rPr>
          <w:highlight w:val="green"/>
          <w:lang w:val="en-US"/>
        </w:rPr>
        <w:fldChar w:fldCharType="end"/>
      </w:r>
      <w:r w:rsidR="00BD2104" w:rsidRPr="00D44979">
        <w:rPr>
          <w:highlight w:val="green"/>
          <w:lang w:val="en-US"/>
        </w:rPr>
        <w:t xml:space="preserve"> (see SI section</w:t>
      </w:r>
      <w:r w:rsidR="003F1F57">
        <w:rPr>
          <w:highlight w:val="green"/>
          <w:lang w:val="en-US"/>
        </w:rPr>
        <w:t xml:space="preserve">s 3.2 for detailed values for CB153 and </w:t>
      </w:r>
      <w:r w:rsidR="00BD2104" w:rsidRPr="00D44979">
        <w:rPr>
          <w:highlight w:val="green"/>
          <w:lang w:val="en-US"/>
        </w:rPr>
        <w:t>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D. vittatus</w:t>
      </w:r>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C. crangon</w:t>
      </w:r>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A84BA6">
        <w:rPr>
          <w:highlight w:val="green"/>
          <w:lang w:val="en-US"/>
        </w:rPr>
        <w:t xml:space="preserve"> (except for </w:t>
      </w:r>
      <w:r w:rsidR="00A84BA6" w:rsidRPr="00A84BA6">
        <w:rPr>
          <w:i/>
          <w:iCs/>
          <w:highlight w:val="green"/>
          <w:lang w:val="en-US"/>
        </w:rPr>
        <w:t>Lanice conchilega</w:t>
      </w:r>
      <w:r w:rsidR="00A84BA6">
        <w:rPr>
          <w:highlight w:val="green"/>
          <w:lang w:val="en-US"/>
        </w:rPr>
        <w:t>)</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A84BA6">
        <w:rPr>
          <w:highlight w:val="green"/>
          <w:lang w:val="en-US"/>
        </w:rPr>
        <w:t>Five</w:t>
      </w:r>
      <w:r w:rsidR="00C80E98" w:rsidRPr="00D44979">
        <w:rPr>
          <w:highlight w:val="green"/>
          <w:lang w:val="en-US"/>
        </w:rPr>
        <w:t xml:space="preserve"> species </w:t>
      </w:r>
      <w:r w:rsidR="00482275" w:rsidRPr="00D44979">
        <w:rPr>
          <w:highlight w:val="green"/>
          <w:lang w:val="en-US"/>
        </w:rPr>
        <w:t>clearly</w:t>
      </w:r>
      <w:r w:rsidR="00AF157F" w:rsidRPr="00D44979">
        <w:rPr>
          <w:highlight w:val="green"/>
          <w:lang w:val="en-US"/>
        </w:rPr>
        <w:t xml:space="preserve"> showed evidence of </w:t>
      </w:r>
      <w:r w:rsidR="00C80E98" w:rsidRPr="00D44979">
        <w:rPr>
          <w:highlight w:val="green"/>
          <w:lang w:val="en-US"/>
        </w:rPr>
        <w:t xml:space="preserve">biodilution. </w:t>
      </w:r>
    </w:p>
    <w:p w14:paraId="5EC2A119" w14:textId="77777777" w:rsidR="00E23168" w:rsidRDefault="00E23168" w:rsidP="00E23168">
      <w:pPr>
        <w:keepNext/>
      </w:pPr>
      <w:r>
        <w:rPr>
          <w:noProof/>
          <w:lang w:val="en-GB"/>
        </w:rPr>
        <w:lastRenderedPageBreak/>
        <w:drawing>
          <wp:inline distT="0" distB="0" distL="0" distR="0" wp14:anchorId="20437014" wp14:editId="562F67D6">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6BAB28A7" w14:textId="77777777" w:rsidR="00E23168" w:rsidRDefault="00E23168" w:rsidP="00E23168">
      <w:pPr>
        <w:pStyle w:val="Lgende"/>
        <w:rPr>
          <w:lang w:val="en-US"/>
        </w:rPr>
      </w:pPr>
      <w:bookmarkStart w:id="44" w:name="_Ref199260500"/>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7</w:t>
      </w:r>
      <w:r>
        <w:fldChar w:fldCharType="end"/>
      </w:r>
      <w:bookmarkEnd w:id="44"/>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19ECF60C" w14:textId="10830134" w:rsidR="001E6E6A" w:rsidRPr="00D44979" w:rsidRDefault="001E6E6A" w:rsidP="001E6E6A">
      <w:pPr>
        <w:rPr>
          <w:lang w:val="en-US"/>
        </w:rPr>
      </w:pPr>
      <w:r w:rsidRPr="00D44979">
        <w:rPr>
          <w:highlight w:val="green"/>
          <w:lang w:val="en-US"/>
        </w:rPr>
        <w:t>The relationship between logKow,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447025" w:rsidRPr="00447025">
        <w:rPr>
          <w:highlight w:val="green"/>
          <w:lang w:val="en-US"/>
        </w:rPr>
        <w:t xml:space="preserve">Figure </w:t>
      </w:r>
      <w:r w:rsidR="00447025" w:rsidRPr="00447025">
        <w:rPr>
          <w:noProof/>
          <w:highlight w:val="green"/>
          <w:lang w:val="en-US"/>
        </w:rPr>
        <w:t>8</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logKow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w:t>
      </w:r>
      <w:r w:rsidR="00447025">
        <w:rPr>
          <w:highlight w:val="green"/>
          <w:lang w:val="en-US"/>
        </w:rPr>
        <w:t>3</w:t>
      </w:r>
      <w:r w:rsidR="00D75DE7" w:rsidRPr="00D44979">
        <w:rPr>
          <w:highlight w:val="green"/>
          <w:lang w:val="en-US"/>
        </w:rPr>
        <w:t xml:space="preserve"> out of 1</w:t>
      </w:r>
      <w:r w:rsidR="00447025">
        <w:rPr>
          <w:highlight w:val="green"/>
          <w:lang w:val="en-US"/>
        </w:rPr>
        <w:t>9</w:t>
      </w:r>
      <w:r w:rsidR="00D75DE7" w:rsidRPr="00D44979">
        <w:rPr>
          <w:highlight w:val="green"/>
          <w:lang w:val="en-US"/>
        </w:rPr>
        <w:t xml:space="preserve">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w:t>
      </w:r>
      <w:r w:rsidR="00447025">
        <w:rPr>
          <w:highlight w:val="green"/>
          <w:lang w:val="en-US"/>
        </w:rPr>
        <w:t>ive</w:t>
      </w:r>
      <w:r w:rsidR="00D75DE7" w:rsidRPr="00D44979">
        <w:rPr>
          <w:highlight w:val="green"/>
          <w:lang w:val="en-US"/>
        </w:rPr>
        <w:t xml:space="preserve"> congeners whose variability clearly indicated biodilution </w:t>
      </w:r>
      <w:r w:rsidR="00482275" w:rsidRPr="00D44979">
        <w:rPr>
          <w:highlight w:val="green"/>
          <w:lang w:val="en-US"/>
        </w:rPr>
        <w:t xml:space="preserve">— </w:t>
      </w:r>
      <w:r w:rsidR="00D75DE7" w:rsidRPr="00D44979">
        <w:rPr>
          <w:highlight w:val="green"/>
          <w:lang w:val="en-US"/>
        </w:rPr>
        <w:t>CB28, CB31, CB132, CB149</w:t>
      </w:r>
      <w:r w:rsidR="00447025">
        <w:rPr>
          <w:highlight w:val="green"/>
          <w:lang w:val="en-US"/>
        </w:rPr>
        <w:t xml:space="preserve"> and CB187</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0660FD23" w14:textId="77777777" w:rsidR="00627231" w:rsidRDefault="00627231" w:rsidP="00627231">
      <w:pPr>
        <w:keepNext/>
      </w:pPr>
      <w:r>
        <w:rPr>
          <w:noProof/>
          <w:lang w:val="en-US"/>
        </w:rPr>
        <w:drawing>
          <wp:inline distT="0" distB="0" distL="0" distR="0" wp14:anchorId="3AAE284D" wp14:editId="75423748">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58B7FB96" w:rsidR="00627231" w:rsidRPr="00627231" w:rsidRDefault="00627231" w:rsidP="00627231">
      <w:pPr>
        <w:pStyle w:val="Lgende"/>
        <w:rPr>
          <w:lang w:val="en-US"/>
        </w:rPr>
      </w:pPr>
      <w:bookmarkStart w:id="45"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E50086">
        <w:rPr>
          <w:noProof/>
          <w:lang w:val="en-US"/>
        </w:rPr>
        <w:t>8</w:t>
      </w:r>
      <w:r>
        <w:fldChar w:fldCharType="end"/>
      </w:r>
      <w:bookmarkEnd w:id="45"/>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logKow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6" w:name="_Toc199498311"/>
      <w:r w:rsidRPr="00B935AE">
        <w:rPr>
          <w:highlight w:val="green"/>
          <w:lang w:val="en-GB"/>
        </w:rPr>
        <w:lastRenderedPageBreak/>
        <w:t>Diet-based trophic level–normalized BMF (TL-BMF</w:t>
      </w:r>
      <w:r w:rsidRPr="00B935AE">
        <w:rPr>
          <w:highlight w:val="green"/>
          <w:vertAlign w:val="subscript"/>
          <w:lang w:val="en-GB"/>
        </w:rPr>
        <w:t>D</w:t>
      </w:r>
      <w:r w:rsidRPr="00B935AE">
        <w:rPr>
          <w:highlight w:val="green"/>
          <w:lang w:val="en-GB"/>
        </w:rPr>
        <w:t>)</w:t>
      </w:r>
      <w:bookmarkEnd w:id="46"/>
    </w:p>
    <w:p w14:paraId="705DD3B2" w14:textId="28F28ED2"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The relationship between logKow,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00E23168" w:rsidRPr="00E23168">
        <w:rPr>
          <w:highlight w:val="green"/>
          <w:lang w:val="en-US"/>
        </w:rPr>
        <w:t xml:space="preserve">Figure </w:t>
      </w:r>
      <w:r w:rsidR="00E23168" w:rsidRPr="00E23168">
        <w:rPr>
          <w:noProof/>
          <w:highlight w:val="green"/>
          <w:lang w:val="en-US"/>
        </w:rPr>
        <w:t>9</w:t>
      </w:r>
      <w:r w:rsidRPr="00B935AE">
        <w:rPr>
          <w:highlight w:val="green"/>
          <w:lang w:val="en-US"/>
        </w:rPr>
        <w:fldChar w:fldCharType="end"/>
      </w:r>
      <w:r w:rsidR="003F1F57">
        <w:rPr>
          <w:highlight w:val="green"/>
          <w:lang w:val="en-US"/>
        </w:rPr>
        <w:t xml:space="preserve"> (see SI section 3.2 for results for CB153)</w:t>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logKow and BMF values (R² = 0.</w:t>
      </w:r>
      <w:r w:rsidR="00E23168">
        <w:rPr>
          <w:highlight w:val="green"/>
          <w:lang w:val="en-US"/>
        </w:rPr>
        <w:t>42</w:t>
      </w:r>
      <w:r w:rsidR="00A84BA6">
        <w:rPr>
          <w:highlight w:val="green"/>
          <w:lang w:val="en-US"/>
        </w:rPr>
        <w:t>,</w:t>
      </w:r>
      <w:r w:rsidRPr="00B935AE">
        <w:rPr>
          <w:highlight w:val="green"/>
          <w:lang w:val="en-US"/>
        </w:rPr>
        <w:t xml:space="preserve"> p-value = 0.0</w:t>
      </w:r>
      <w:r w:rsidR="00E23168">
        <w:rPr>
          <w:highlight w:val="green"/>
          <w:lang w:val="en-US"/>
        </w:rPr>
        <w:t>14</w:t>
      </w:r>
      <w:r w:rsidRPr="00B935AE">
        <w:rPr>
          <w:highlight w:val="green"/>
          <w:lang w:val="en-US"/>
        </w:rPr>
        <w:t xml:space="preserve">). For </w:t>
      </w:r>
      <w:r w:rsidR="00E23168">
        <w:rPr>
          <w:highlight w:val="green"/>
          <w:lang w:val="en-US"/>
        </w:rPr>
        <w:t>18 out of 19</w:t>
      </w:r>
      <w:r w:rsidRPr="00B935AE">
        <w:rPr>
          <w:highlight w:val="green"/>
          <w:lang w:val="en-US"/>
        </w:rPr>
        <w:t xml:space="preserve">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w:t>
      </w:r>
      <w:r w:rsidR="00E23168">
        <w:rPr>
          <w:highlight w:val="green"/>
          <w:lang w:val="en-US"/>
        </w:rPr>
        <w:t>one</w:t>
      </w:r>
      <w:r w:rsidRPr="00B935AE">
        <w:rPr>
          <w:highlight w:val="green"/>
          <w:lang w:val="en-US"/>
        </w:rPr>
        <w:t xml:space="preserv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w:t>
      </w:r>
      <w:r w:rsidR="00E23168">
        <w:rPr>
          <w:highlight w:val="green"/>
          <w:lang w:val="en-US"/>
        </w:rPr>
        <w:t>5</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w:t>
      </w:r>
      <w:r w:rsidR="00E23168">
        <w:rPr>
          <w:highlight w:val="green"/>
          <w:lang w:val="en-US"/>
        </w:rPr>
        <w:t>4</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w:t>
      </w:r>
      <w:r w:rsidR="00E23168">
        <w:rPr>
          <w:highlight w:val="green"/>
          <w:lang w:val="en-US"/>
        </w:rPr>
        <w:t>2</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drawing>
          <wp:inline distT="0" distB="0" distL="0" distR="0" wp14:anchorId="2FAA95F1" wp14:editId="1070A239">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3BAB95B5" w:rsidR="009E2773" w:rsidRPr="009E2773" w:rsidRDefault="00FE78E2" w:rsidP="00FE78E2">
      <w:pPr>
        <w:pStyle w:val="Lgende"/>
        <w:rPr>
          <w:highlight w:val="green"/>
          <w:lang w:val="en-GB"/>
        </w:rPr>
      </w:pPr>
      <w:bookmarkStart w:id="47"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E50086">
        <w:rPr>
          <w:noProof/>
          <w:lang w:val="en-US"/>
        </w:rPr>
        <w:t>9</w:t>
      </w:r>
      <w:r>
        <w:fldChar w:fldCharType="end"/>
      </w:r>
      <w:bookmarkEnd w:id="47"/>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 xml:space="preserve">under </w:t>
      </w:r>
      <w:r w:rsidR="00F11E91">
        <w:rPr>
          <w:highlight w:val="green"/>
          <w:lang w:val="en-US"/>
        </w:rPr>
        <w:t>TL-</w:t>
      </w:r>
      <w:r w:rsidRPr="005B78BD">
        <w:rPr>
          <w:highlight w:val="green"/>
          <w:lang w:val="en-US"/>
        </w:rPr>
        <w:t>BMF</w:t>
      </w:r>
      <w:r w:rsidRPr="005B78BD">
        <w:rPr>
          <w:highlight w:val="green"/>
          <w:vertAlign w:val="subscript"/>
          <w:lang w:val="en-US"/>
        </w:rPr>
        <w:t>D</w:t>
      </w:r>
      <w:r w:rsidRPr="005B78BD">
        <w:rPr>
          <w:highlight w:val="green"/>
          <w:lang w:val="en-US"/>
        </w:rPr>
        <w:t xml:space="preserve"> scenario in relation to logKow and chlorine substitution. The black curve represents a global quadratic regression (second-order polynomial) fitted across all chlorination classes.</w:t>
      </w:r>
    </w:p>
    <w:p w14:paraId="2192658F" w14:textId="472479F9" w:rsidR="005B78BD" w:rsidRPr="005B78BD" w:rsidRDefault="00C64B7E" w:rsidP="005B78BD">
      <w:pPr>
        <w:pStyle w:val="Titre3"/>
        <w:rPr>
          <w:highlight w:val="green"/>
          <w:lang w:val="en-GB"/>
        </w:rPr>
      </w:pPr>
      <w:bookmarkStart w:id="48" w:name="_Toc199498312"/>
      <w:r w:rsidRPr="00C64B7E">
        <w:rPr>
          <w:highlight w:val="green"/>
          <w:lang w:val="en-US"/>
        </w:rPr>
        <w:t xml:space="preserve">Influence of </w:t>
      </w:r>
      <w:bookmarkEnd w:id="48"/>
      <w:r>
        <w:rPr>
          <w:highlight w:val="green"/>
          <w:lang w:val="en-US"/>
        </w:rPr>
        <w:t>computational method on BMF estimates</w:t>
      </w:r>
    </w:p>
    <w:p w14:paraId="3132BA58" w14:textId="1FDB9DD0" w:rsidR="00DB2861" w:rsidRPr="00A941BB" w:rsidRDefault="00A84BA6" w:rsidP="00DB2861">
      <w:pPr>
        <w:pStyle w:val="Lgende"/>
        <w:keepNext/>
        <w:rPr>
          <w:highlight w:val="green"/>
        </w:rPr>
      </w:pPr>
      <w:r w:rsidRPr="00A941BB">
        <w:rPr>
          <w:noProof/>
          <w:highlight w:val="green"/>
        </w:rPr>
        <w:drawing>
          <wp:inline distT="0" distB="0" distL="0" distR="0" wp14:anchorId="4741FB4B" wp14:editId="6B82D190">
            <wp:extent cx="4074122" cy="2716848"/>
            <wp:effectExtent l="0" t="0" r="3175" b="762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4122" cy="2716848"/>
                    </a:xfrm>
                    <a:prstGeom prst="rect">
                      <a:avLst/>
                    </a:prstGeom>
                  </pic:spPr>
                </pic:pic>
              </a:graphicData>
            </a:graphic>
          </wp:inline>
        </w:drawing>
      </w:r>
    </w:p>
    <w:p w14:paraId="1A26A0D0" w14:textId="5B52D2BE" w:rsidR="00C61E81" w:rsidRPr="00A941BB" w:rsidRDefault="00DB2861" w:rsidP="00DB2861">
      <w:pPr>
        <w:pStyle w:val="Lgende"/>
        <w:rPr>
          <w:highlight w:val="green"/>
          <w:lang w:val="en-US"/>
        </w:rPr>
      </w:pPr>
      <w:bookmarkStart w:id="49" w:name="_Ref200638019"/>
      <w:r w:rsidRPr="00A941BB">
        <w:rPr>
          <w:highlight w:val="green"/>
          <w:lang w:val="en-US"/>
        </w:rPr>
        <w:t xml:space="preserve">Figure </w:t>
      </w:r>
      <w:r w:rsidRPr="00A941BB">
        <w:rPr>
          <w:highlight w:val="green"/>
        </w:rPr>
        <w:fldChar w:fldCharType="begin"/>
      </w:r>
      <w:r w:rsidRPr="00A941BB">
        <w:rPr>
          <w:highlight w:val="green"/>
          <w:lang w:val="en-US"/>
        </w:rPr>
        <w:instrText xml:space="preserve"> SEQ Figure \* ARABIC </w:instrText>
      </w:r>
      <w:r w:rsidRPr="00A941BB">
        <w:rPr>
          <w:highlight w:val="green"/>
        </w:rPr>
        <w:fldChar w:fldCharType="separate"/>
      </w:r>
      <w:r w:rsidR="00E23168" w:rsidRPr="00A941BB">
        <w:rPr>
          <w:noProof/>
          <w:highlight w:val="green"/>
          <w:lang w:val="en-US"/>
        </w:rPr>
        <w:t>10</w:t>
      </w:r>
      <w:r w:rsidRPr="00A941BB">
        <w:rPr>
          <w:highlight w:val="green"/>
        </w:rPr>
        <w:fldChar w:fldCharType="end"/>
      </w:r>
      <w:bookmarkEnd w:id="49"/>
      <w:r w:rsidRPr="00A941BB">
        <w:rPr>
          <w:highlight w:val="green"/>
          <w:lang w:val="en-US"/>
        </w:rPr>
        <w:t xml:space="preserve"> – Influence of BMF computation </w:t>
      </w:r>
      <w:r w:rsidR="00E23168" w:rsidRPr="00A941BB">
        <w:rPr>
          <w:highlight w:val="green"/>
          <w:lang w:val="en-US"/>
        </w:rPr>
        <w:t xml:space="preserve">scenario on BMF estimates </w:t>
      </w:r>
      <w:r w:rsidRPr="00A941BB">
        <w:rPr>
          <w:highlight w:val="green"/>
          <w:lang w:val="en-US"/>
        </w:rPr>
        <w:t xml:space="preserve">for </w:t>
      </w:r>
      <w:r w:rsidR="00A84BA6" w:rsidRPr="00A941BB">
        <w:rPr>
          <w:highlight w:val="green"/>
          <w:lang w:val="en-US"/>
        </w:rPr>
        <w:t>CB153</w:t>
      </w:r>
      <w:r w:rsidRPr="00A941BB">
        <w:rPr>
          <w:highlight w:val="green"/>
          <w:lang w:val="en-US"/>
        </w:rPr>
        <w:t>.</w:t>
      </w:r>
    </w:p>
    <w:p w14:paraId="701AE39D" w14:textId="779BD0CB" w:rsidR="0092793B" w:rsidRPr="00EB0E50" w:rsidRDefault="00DB2861" w:rsidP="00DB2861">
      <w:pPr>
        <w:rPr>
          <w:lang w:val="en-US"/>
        </w:rPr>
      </w:pPr>
      <w:bookmarkStart w:id="50" w:name="_Ref193382885"/>
      <w:r w:rsidRPr="00A941BB">
        <w:rPr>
          <w:highlight w:val="green"/>
          <w:lang w:val="en-US"/>
        </w:rPr>
        <w:lastRenderedPageBreak/>
        <w:t>S</w:t>
      </w:r>
      <w:r w:rsidRPr="00A941BB">
        <w:rPr>
          <w:highlight w:val="green"/>
          <w:lang w:val="en-US"/>
        </w:rPr>
        <w:t>ummary statistics of BMF estimates for each computation method</w:t>
      </w:r>
      <w:r w:rsidRPr="00A941BB">
        <w:rPr>
          <w:highlight w:val="green"/>
          <w:lang w:val="en-US"/>
        </w:rPr>
        <w:t xml:space="preserve"> are presented in </w:t>
      </w:r>
      <w:r w:rsidRPr="00A941BB">
        <w:rPr>
          <w:highlight w:val="green"/>
          <w:lang w:val="en-US"/>
        </w:rPr>
        <w:fldChar w:fldCharType="begin"/>
      </w:r>
      <w:r w:rsidRPr="00A941BB">
        <w:rPr>
          <w:highlight w:val="green"/>
          <w:lang w:val="en-US"/>
        </w:rPr>
        <w:instrText xml:space="preserve"> REF _Ref200638019 \h </w:instrText>
      </w:r>
      <w:r w:rsidRPr="00A941BB">
        <w:rPr>
          <w:highlight w:val="green"/>
          <w:lang w:val="en-US"/>
        </w:rPr>
      </w:r>
      <w:r w:rsidR="00A941BB">
        <w:rPr>
          <w:highlight w:val="green"/>
          <w:lang w:val="en-US"/>
        </w:rPr>
        <w:instrText xml:space="preserve"> \* MERGEFORMAT </w:instrText>
      </w:r>
      <w:r w:rsidRPr="00A941BB">
        <w:rPr>
          <w:highlight w:val="green"/>
          <w:lang w:val="en-US"/>
        </w:rPr>
        <w:fldChar w:fldCharType="separate"/>
      </w:r>
      <w:r w:rsidR="00E23168" w:rsidRPr="00A941BB">
        <w:rPr>
          <w:highlight w:val="green"/>
          <w:lang w:val="en-US"/>
        </w:rPr>
        <w:t xml:space="preserve">Figure </w:t>
      </w:r>
      <w:r w:rsidR="00E23168" w:rsidRPr="00A941BB">
        <w:rPr>
          <w:noProof/>
          <w:highlight w:val="green"/>
          <w:lang w:val="en-US"/>
        </w:rPr>
        <w:t>10</w:t>
      </w:r>
      <w:r w:rsidRPr="00A941BB">
        <w:rPr>
          <w:highlight w:val="green"/>
          <w:lang w:val="en-US"/>
        </w:rPr>
        <w:fldChar w:fldCharType="end"/>
      </w:r>
      <w:r w:rsidR="00326BCB" w:rsidRPr="00A941BB">
        <w:rPr>
          <w:highlight w:val="green"/>
          <w:lang w:val="en-US"/>
        </w:rPr>
        <w:t xml:space="preserve">, with </w:t>
      </w:r>
      <w:r w:rsidR="00E23168" w:rsidRPr="00A941BB">
        <w:rPr>
          <w:highlight w:val="green"/>
          <w:lang w:val="en-US"/>
        </w:rPr>
        <w:t xml:space="preserve">detailed </w:t>
      </w:r>
      <w:r w:rsidRPr="00A941BB">
        <w:rPr>
          <w:highlight w:val="green"/>
          <w:lang w:val="en-US"/>
        </w:rPr>
        <w:t xml:space="preserve">values </w:t>
      </w:r>
      <w:r w:rsidR="00E23168" w:rsidRPr="00A941BB">
        <w:rPr>
          <w:highlight w:val="green"/>
          <w:lang w:val="en-US"/>
        </w:rPr>
        <w:t>by PCB congener and</w:t>
      </w:r>
      <w:r w:rsidR="00326BCB" w:rsidRPr="00A941BB">
        <w:rPr>
          <w:highlight w:val="green"/>
          <w:lang w:val="en-US"/>
        </w:rPr>
        <w:t xml:space="preserve"> for</w:t>
      </w:r>
      <w:r w:rsidR="00E23168" w:rsidRPr="00A941BB">
        <w:rPr>
          <w:highlight w:val="green"/>
          <w:lang w:val="en-US"/>
        </w:rPr>
        <w:t xml:space="preserve"> the sum of PCBs </w:t>
      </w:r>
      <w:r w:rsidR="00326BCB" w:rsidRPr="00A941BB">
        <w:rPr>
          <w:highlight w:val="green"/>
          <w:lang w:val="en-US"/>
        </w:rPr>
        <w:t>available</w:t>
      </w:r>
      <w:r w:rsidRPr="00A941BB">
        <w:rPr>
          <w:highlight w:val="green"/>
          <w:lang w:val="en-US"/>
        </w:rPr>
        <w:t xml:space="preserve"> in SI section 3.4</w:t>
      </w:r>
      <w:r w:rsidRPr="00A941BB">
        <w:rPr>
          <w:highlight w:val="green"/>
          <w:lang w:val="en-US"/>
        </w:rPr>
        <w:t>.</w:t>
      </w:r>
      <w:r w:rsidR="00E23168" w:rsidRPr="00A941BB">
        <w:rPr>
          <w:highlight w:val="green"/>
          <w:lang w:val="en-US"/>
        </w:rPr>
        <w:t xml:space="preserve"> Results </w:t>
      </w:r>
      <w:r w:rsidR="00326BCB" w:rsidRPr="00A941BB">
        <w:rPr>
          <w:highlight w:val="green"/>
          <w:lang w:val="en-US"/>
        </w:rPr>
        <w:t>indicate</w:t>
      </w:r>
      <w:r w:rsidR="00E23168" w:rsidRPr="00A941BB">
        <w:rPr>
          <w:highlight w:val="green"/>
          <w:lang w:val="en-US"/>
        </w:rPr>
        <w:t xml:space="preserve"> BMF estimates </w:t>
      </w:r>
      <w:r w:rsidR="00326BCB" w:rsidRPr="00A941BB">
        <w:rPr>
          <w:highlight w:val="green"/>
          <w:lang w:val="en-US"/>
        </w:rPr>
        <w:t xml:space="preserve">show </w:t>
      </w:r>
      <w:r w:rsidR="00E23168" w:rsidRPr="00A941BB">
        <w:rPr>
          <w:highlight w:val="green"/>
          <w:lang w:val="en-US"/>
        </w:rPr>
        <w:t xml:space="preserve">greater </w:t>
      </w:r>
      <w:r w:rsidR="00326BCB" w:rsidRPr="00A941BB">
        <w:rPr>
          <w:highlight w:val="green"/>
          <w:lang w:val="en-US"/>
        </w:rPr>
        <w:t>variability in</w:t>
      </w:r>
      <w:r w:rsidR="00E23168" w:rsidRPr="00A941BB">
        <w:rPr>
          <w:highlight w:val="green"/>
          <w:lang w:val="en-US"/>
        </w:rPr>
        <w:t xml:space="preserve"> scenarios based on diet composition. </w:t>
      </w:r>
      <w:r w:rsidR="00A941BB" w:rsidRPr="00A941BB">
        <w:rPr>
          <w:highlight w:val="green"/>
          <w:lang w:val="en-US"/>
        </w:rPr>
        <w:t>Notably</w:t>
      </w:r>
      <w:r w:rsidR="00E23168" w:rsidRPr="00A941BB">
        <w:rPr>
          <w:highlight w:val="green"/>
          <w:lang w:val="en-US"/>
        </w:rPr>
        <w:t>, only the diet-based scenario</w:t>
      </w:r>
      <w:r w:rsidR="00F11E91">
        <w:rPr>
          <w:highlight w:val="green"/>
          <w:lang w:val="en-US"/>
        </w:rPr>
        <w:t>s</w:t>
      </w:r>
      <w:r w:rsidR="00E23168" w:rsidRPr="00A941BB">
        <w:rPr>
          <w:highlight w:val="green"/>
          <w:lang w:val="en-US"/>
        </w:rPr>
        <w:t xml:space="preserve"> </w:t>
      </w:r>
      <w:r w:rsidR="00A941BB" w:rsidRPr="00A941BB">
        <w:rPr>
          <w:highlight w:val="green"/>
          <w:lang w:val="en-US"/>
        </w:rPr>
        <w:t>clearly support</w:t>
      </w:r>
      <w:r w:rsidR="00E23168" w:rsidRPr="00A941BB">
        <w:rPr>
          <w:highlight w:val="green"/>
          <w:lang w:val="en-US"/>
        </w:rPr>
        <w:t xml:space="preserve"> bioaccumulation of CB153</w:t>
      </w:r>
      <w:r w:rsidR="00A941BB" w:rsidRPr="00A941BB">
        <w:rPr>
          <w:highlight w:val="green"/>
          <w:lang w:val="en-US"/>
        </w:rPr>
        <w:t xml:space="preserve">, with an estimated BMF of </w:t>
      </w:r>
      <w:r w:rsidR="00E23168" w:rsidRPr="00A941BB">
        <w:rPr>
          <w:highlight w:val="green"/>
          <w:lang w:val="en-US"/>
        </w:rPr>
        <w:t>2.01 [1.24-2.68]</w:t>
      </w:r>
      <w:r w:rsidR="00F11E91">
        <w:rPr>
          <w:highlight w:val="green"/>
          <w:lang w:val="en-US"/>
        </w:rPr>
        <w:t xml:space="preserve"> for BMF</w:t>
      </w:r>
      <w:r w:rsidR="00F11E91" w:rsidRPr="00F11E91">
        <w:rPr>
          <w:highlight w:val="green"/>
          <w:vertAlign w:val="subscript"/>
          <w:lang w:val="en-US"/>
        </w:rPr>
        <w:t>D</w:t>
      </w:r>
      <w:r w:rsidR="00F11E91">
        <w:rPr>
          <w:highlight w:val="green"/>
          <w:lang w:val="en-US"/>
        </w:rPr>
        <w:t xml:space="preserve"> scenario and 7.78 [1.9-17.95] for TL-BMF</w:t>
      </w:r>
      <w:r w:rsidR="00F11E91" w:rsidRPr="00F11E91">
        <w:rPr>
          <w:highlight w:val="green"/>
          <w:vertAlign w:val="subscript"/>
          <w:lang w:val="en-US"/>
        </w:rPr>
        <w:t>D</w:t>
      </w:r>
      <w:r w:rsidR="00F11E91">
        <w:rPr>
          <w:highlight w:val="green"/>
          <w:lang w:val="en-US"/>
        </w:rPr>
        <w:t xml:space="preserve"> scenario</w:t>
      </w:r>
      <w:r w:rsidR="00A941BB" w:rsidRPr="00A941BB">
        <w:rPr>
          <w:highlight w:val="green"/>
          <w:lang w:val="en-US"/>
        </w:rPr>
        <w:t>, while estimates for</w:t>
      </w:r>
      <w:r w:rsidR="00E23168" w:rsidRPr="00A941BB">
        <w:rPr>
          <w:highlight w:val="green"/>
          <w:lang w:val="en-US"/>
        </w:rPr>
        <w:t xml:space="preserve"> the </w:t>
      </w:r>
      <w:r w:rsidR="00F11E91">
        <w:rPr>
          <w:highlight w:val="green"/>
          <w:lang w:val="en-US"/>
        </w:rPr>
        <w:t>predator-prey</w:t>
      </w:r>
      <w:r w:rsidR="00A941BB" w:rsidRPr="00A941BB">
        <w:rPr>
          <w:highlight w:val="green"/>
          <w:lang w:val="en-US"/>
        </w:rPr>
        <w:t xml:space="preserve"> methods span</w:t>
      </w:r>
      <w:r w:rsidR="00E23168" w:rsidRPr="00A941BB">
        <w:rPr>
          <w:highlight w:val="green"/>
          <w:lang w:val="en-US"/>
        </w:rPr>
        <w:t xml:space="preserve"> both above and below </w:t>
      </w:r>
      <w:r w:rsidR="00A941BB" w:rsidRPr="00A941BB">
        <w:rPr>
          <w:highlight w:val="green"/>
          <w:lang w:val="en-US"/>
        </w:rPr>
        <w:t>the</w:t>
      </w:r>
      <w:r w:rsidR="00E23168" w:rsidRPr="00A941BB">
        <w:rPr>
          <w:highlight w:val="green"/>
          <w:lang w:val="en-US"/>
        </w:rPr>
        <w:t xml:space="preserve"> bioaccumulation </w:t>
      </w:r>
      <w:r w:rsidR="00A941BB" w:rsidRPr="00A941BB">
        <w:rPr>
          <w:highlight w:val="green"/>
          <w:lang w:val="en-US"/>
        </w:rPr>
        <w:t xml:space="preserve">threshold </w:t>
      </w:r>
      <w:r w:rsidR="00E23168" w:rsidRPr="00A941BB">
        <w:rPr>
          <w:highlight w:val="green"/>
          <w:lang w:val="en-US"/>
        </w:rPr>
        <w:t>of 1.</w:t>
      </w:r>
      <w:r w:rsidR="00EB0E50" w:rsidRPr="00A941BB">
        <w:rPr>
          <w:highlight w:val="green"/>
          <w:lang w:val="en-US"/>
        </w:rPr>
        <w:t xml:space="preserve"> Diet-based scenarios </w:t>
      </w:r>
      <w:r w:rsidR="00A941BB" w:rsidRPr="00A941BB">
        <w:rPr>
          <w:highlight w:val="green"/>
          <w:lang w:val="en-US"/>
        </w:rPr>
        <w:t xml:space="preserve">also yield </w:t>
      </w:r>
      <w:r w:rsidR="00EB0E50" w:rsidRPr="00A941BB">
        <w:rPr>
          <w:highlight w:val="green"/>
          <w:lang w:val="en-US"/>
        </w:rPr>
        <w:t xml:space="preserve">higher median BMFs </w:t>
      </w:r>
      <w:r w:rsidR="00A941BB" w:rsidRPr="00A941BB">
        <w:rPr>
          <w:highlight w:val="green"/>
          <w:lang w:val="en-US"/>
        </w:rPr>
        <w:t xml:space="preserve">values </w:t>
      </w:r>
      <w:r w:rsidR="00EB0E50" w:rsidRPr="00A941BB">
        <w:rPr>
          <w:highlight w:val="green"/>
          <w:lang w:val="en-US"/>
        </w:rPr>
        <w:t xml:space="preserve">compared to predator-prey scenarios, </w:t>
      </w:r>
      <w:r w:rsidR="00A941BB" w:rsidRPr="00A941BB">
        <w:rPr>
          <w:highlight w:val="green"/>
          <w:lang w:val="en-US"/>
        </w:rPr>
        <w:t>suggesting</w:t>
      </w:r>
      <w:r w:rsidR="00EB0E50" w:rsidRPr="00A941BB">
        <w:rPr>
          <w:highlight w:val="green"/>
          <w:lang w:val="en-US"/>
        </w:rPr>
        <w:t xml:space="preserve"> that </w:t>
      </w:r>
      <w:r w:rsidR="00A941BB" w:rsidRPr="00A941BB">
        <w:rPr>
          <w:highlight w:val="green"/>
          <w:lang w:val="en-US"/>
        </w:rPr>
        <w:t>the dierary contamination level</w:t>
      </w:r>
      <w:r w:rsidR="00EB0E50" w:rsidRPr="00A941BB">
        <w:rPr>
          <w:highlight w:val="green"/>
          <w:lang w:val="en-US"/>
        </w:rPr>
        <w:t xml:space="preserve"> </w:t>
      </w:r>
      <w:r w:rsidR="005375A2">
        <w:rPr>
          <w:highlight w:val="green"/>
          <w:lang w:val="en-US"/>
        </w:rPr>
        <w:t xml:space="preserve">in CB153 </w:t>
      </w:r>
      <w:r w:rsidR="00326BCB" w:rsidRPr="00A941BB">
        <w:rPr>
          <w:highlight w:val="green"/>
          <w:lang w:val="en-US"/>
        </w:rPr>
        <w:t>(</w:t>
      </w:r>
      <w:r w:rsidR="00D322CD">
        <w:rPr>
          <w:highlight w:val="green"/>
          <w:lang w:val="en-US"/>
        </w:rPr>
        <w:t>1 325</w:t>
      </w:r>
      <w:r w:rsidR="00326BCB" w:rsidRPr="00A941BB">
        <w:rPr>
          <w:highlight w:val="green"/>
          <w:lang w:val="en-US"/>
        </w:rPr>
        <w:t xml:space="preserve"> [</w:t>
      </w:r>
      <w:r w:rsidR="00D322CD">
        <w:rPr>
          <w:highlight w:val="green"/>
          <w:lang w:val="en-US"/>
        </w:rPr>
        <w:t>1 093</w:t>
      </w:r>
      <w:r w:rsidR="00326BCB" w:rsidRPr="00A941BB">
        <w:rPr>
          <w:highlight w:val="green"/>
          <w:lang w:val="en-US"/>
        </w:rPr>
        <w:t>-</w:t>
      </w:r>
      <w:r w:rsidR="00D322CD">
        <w:rPr>
          <w:highlight w:val="green"/>
          <w:lang w:val="en-US"/>
        </w:rPr>
        <w:t>1 716</w:t>
      </w:r>
      <w:r w:rsidR="00326BCB" w:rsidRPr="00A941BB">
        <w:rPr>
          <w:highlight w:val="green"/>
          <w:lang w:val="en-US"/>
        </w:rPr>
        <w:t xml:space="preserve">] ng/g lw) </w:t>
      </w:r>
      <w:r w:rsidR="00EB0E50" w:rsidRPr="00A941BB">
        <w:rPr>
          <w:highlight w:val="green"/>
          <w:lang w:val="en-US"/>
        </w:rPr>
        <w:t xml:space="preserve">is </w:t>
      </w:r>
      <w:r w:rsidR="00A941BB" w:rsidRPr="00A941BB">
        <w:rPr>
          <w:highlight w:val="green"/>
          <w:lang w:val="en-US"/>
        </w:rPr>
        <w:t>lower than</w:t>
      </w:r>
      <w:r w:rsidR="00EB0E50" w:rsidRPr="00A941BB">
        <w:rPr>
          <w:highlight w:val="green"/>
          <w:lang w:val="en-US"/>
        </w:rPr>
        <w:t xml:space="preserve"> the median contamination level </w:t>
      </w:r>
      <w:r w:rsidR="00A941BB" w:rsidRPr="00A941BB">
        <w:rPr>
          <w:highlight w:val="green"/>
          <w:lang w:val="en-US"/>
        </w:rPr>
        <w:t>observed in</w:t>
      </w:r>
      <w:r w:rsidR="00EB0E50" w:rsidRPr="00A941BB">
        <w:rPr>
          <w:highlight w:val="green"/>
          <w:lang w:val="en-US"/>
        </w:rPr>
        <w:t xml:space="preserve"> preys</w:t>
      </w:r>
      <w:r w:rsidR="00326BCB" w:rsidRPr="00A941BB">
        <w:rPr>
          <w:highlight w:val="green"/>
          <w:lang w:val="en-US"/>
        </w:rPr>
        <w:t xml:space="preserve"> </w:t>
      </w:r>
      <w:r w:rsidR="00A941BB" w:rsidRPr="00A941BB">
        <w:rPr>
          <w:highlight w:val="green"/>
          <w:lang w:val="en-US"/>
        </w:rPr>
        <w:t xml:space="preserve">species </w:t>
      </w:r>
      <w:r w:rsidR="00326BCB" w:rsidRPr="00A941BB">
        <w:rPr>
          <w:highlight w:val="green"/>
          <w:lang w:val="en-US"/>
        </w:rPr>
        <w:t>(</w:t>
      </w:r>
      <w:r w:rsidR="005375A2">
        <w:rPr>
          <w:highlight w:val="green"/>
          <w:lang w:val="en-US"/>
        </w:rPr>
        <w:t>2 428 [145-13 874]</w:t>
      </w:r>
      <w:r w:rsidR="00326BCB" w:rsidRPr="00A941BB">
        <w:rPr>
          <w:highlight w:val="green"/>
          <w:lang w:val="en-US"/>
        </w:rPr>
        <w:t xml:space="preserve"> ng/g lw).</w:t>
      </w:r>
      <w:r w:rsidR="00A91492">
        <w:rPr>
          <w:lang w:val="en-US"/>
        </w:rPr>
        <w:t xml:space="preserve"> </w:t>
      </w:r>
      <w:r w:rsidR="000B73C2" w:rsidRPr="000B73C2">
        <w:rPr>
          <w:highlight w:val="red"/>
          <w:lang w:val="en-US"/>
        </w:rPr>
        <w:t>Diet-based TL-BMF scenario is much higher than predator-prey BMF-TL scenario than expected by the relative difference between the BMF scenarios. This is due to the lower delta of trophic level in the diet-based scenario (3.97-3.63 = 0.34) compared to that of the delta with median trophic length across species (3.97-3.03 = 0.94)</w:t>
      </w:r>
      <w:r w:rsidR="000B73C2">
        <w:rPr>
          <w:lang w:val="en-US"/>
        </w:rPr>
        <w:t xml:space="preserve"> (see SI section 3.2)</w:t>
      </w:r>
    </w:p>
    <w:p w14:paraId="49D49A0D" w14:textId="3C86441B" w:rsidR="00C54A24" w:rsidRPr="00165B63" w:rsidRDefault="00F70F0B" w:rsidP="0060211A">
      <w:pPr>
        <w:pStyle w:val="Titre2"/>
        <w:rPr>
          <w:highlight w:val="green"/>
        </w:rPr>
      </w:pPr>
      <w:bookmarkStart w:id="51" w:name="_Toc199498313"/>
      <w:bookmarkEnd w:id="50"/>
      <w:r w:rsidRPr="00165B63">
        <w:rPr>
          <w:highlight w:val="green"/>
        </w:rPr>
        <w:t>Diet-based B</w:t>
      </w:r>
      <w:r w:rsidR="00C61E81" w:rsidRPr="00165B63">
        <w:rPr>
          <w:highlight w:val="green"/>
        </w:rPr>
        <w:t>MF</w:t>
      </w:r>
      <w:r w:rsidR="00D56A27" w:rsidRPr="00165B63">
        <w:rPr>
          <w:highlight w:val="green"/>
        </w:rPr>
        <w:t>s</w:t>
      </w:r>
      <w:r w:rsidRPr="00165B63">
        <w:rPr>
          <w:highlight w:val="green"/>
        </w:rPr>
        <w:t xml:space="preserve"> fo</w:t>
      </w:r>
      <w:r w:rsidR="00C61E81" w:rsidRPr="00165B63">
        <w:rPr>
          <w:highlight w:val="green"/>
        </w:rPr>
        <w:t>r PFASs</w:t>
      </w:r>
      <w:bookmarkEnd w:id="51"/>
    </w:p>
    <w:p w14:paraId="05EF97DA" w14:textId="7A07B85E" w:rsidR="00D8789F" w:rsidRPr="00165B63" w:rsidRDefault="00D8789F" w:rsidP="00D8789F">
      <w:pPr>
        <w:pStyle w:val="Titre3"/>
        <w:rPr>
          <w:highlight w:val="green"/>
          <w:lang w:val="en-GB"/>
        </w:rPr>
      </w:pPr>
      <w:r w:rsidRPr="00165B63">
        <w:rPr>
          <w:highlight w:val="green"/>
          <w:lang w:val="en-US"/>
        </w:rPr>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F4E769" w14:textId="0C29AAE8" w:rsidR="00EB0E50" w:rsidRDefault="00D322CD" w:rsidP="00B543D7">
      <w:pPr>
        <w:rPr>
          <w:highlight w:val="green"/>
          <w:lang w:val="en-US"/>
        </w:rPr>
      </w:pPr>
      <w:r w:rsidRPr="007B167E">
        <w:rPr>
          <w:highlight w:val="green"/>
          <w:lang w:val="en-US"/>
        </w:rPr>
        <w:t>Comparison of diet-based BMF estimates for PFASs using five methods for addressing nondetects</w:t>
      </w:r>
      <w:r w:rsidRPr="00B543D7">
        <w:rPr>
          <w:highlight w:val="green"/>
          <w:lang w:val="en-US"/>
        </w:rPr>
        <w:t xml:space="preserve"> </w:t>
      </w:r>
      <w:r>
        <w:rPr>
          <w:highlight w:val="green"/>
          <w:lang w:val="en-US"/>
        </w:rPr>
        <w:t xml:space="preserve">is presented in </w:t>
      </w:r>
      <w:r>
        <w:rPr>
          <w:highlight w:val="green"/>
          <w:lang w:val="en-US"/>
        </w:rPr>
        <w:fldChar w:fldCharType="begin"/>
      </w:r>
      <w:r>
        <w:rPr>
          <w:highlight w:val="green"/>
          <w:lang w:val="en-US"/>
        </w:rPr>
        <w:instrText xml:space="preserve"> REF _Ref200965437 \h </w:instrText>
      </w:r>
      <w:r>
        <w:rPr>
          <w:highlight w:val="green"/>
          <w:lang w:val="en-US"/>
        </w:rPr>
      </w:r>
      <w:r>
        <w:rPr>
          <w:highlight w:val="green"/>
          <w:lang w:val="en-US"/>
        </w:rPr>
        <w:fldChar w:fldCharType="separate"/>
      </w:r>
      <w:r w:rsidRPr="007B167E">
        <w:rPr>
          <w:highlight w:val="green"/>
          <w:lang w:val="en-US"/>
        </w:rPr>
        <w:t xml:space="preserve">Figure </w:t>
      </w:r>
      <w:r>
        <w:rPr>
          <w:noProof/>
          <w:highlight w:val="green"/>
          <w:lang w:val="en-US"/>
        </w:rPr>
        <w:t>11</w:t>
      </w:r>
      <w:r>
        <w:rPr>
          <w:highlight w:val="green"/>
          <w:lang w:val="en-US"/>
        </w:rPr>
        <w:fldChar w:fldCharType="end"/>
      </w:r>
      <w:r w:rsidR="00C64B7E">
        <w:rPr>
          <w:highlight w:val="green"/>
          <w:lang w:val="en-US"/>
        </w:rPr>
        <w:t xml:space="preserve"> and detailed values</w:t>
      </w:r>
      <w:r w:rsidR="00C64B7E" w:rsidRPr="00C64B7E">
        <w:rPr>
          <w:highlight w:val="green"/>
          <w:lang w:val="en-US"/>
        </w:rPr>
        <w:t xml:space="preserve"> </w:t>
      </w:r>
      <w:r w:rsidR="00C64B7E">
        <w:rPr>
          <w:highlight w:val="green"/>
          <w:lang w:val="en-US"/>
        </w:rPr>
        <w:t xml:space="preserve">are </w:t>
      </w:r>
      <w:r w:rsidR="00C64B7E" w:rsidRPr="00A941BB">
        <w:rPr>
          <w:highlight w:val="green"/>
          <w:lang w:val="en-US"/>
        </w:rPr>
        <w:t>available in SI section</w:t>
      </w:r>
      <w:r w:rsidR="00C64B7E">
        <w:rPr>
          <w:highlight w:val="green"/>
          <w:lang w:val="en-US"/>
        </w:rPr>
        <w:t xml:space="preserve"> 3.5</w:t>
      </w:r>
      <w:r>
        <w:rPr>
          <w:highlight w:val="green"/>
          <w:lang w:val="en-US"/>
        </w:rPr>
        <w:t xml:space="preserve">. </w:t>
      </w:r>
      <w:r w:rsidR="003774E3"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003774E3" w:rsidRPr="00B543D7">
        <w:rPr>
          <w:highlight w:val="green"/>
          <w:lang w:val="en-US"/>
        </w:rPr>
        <w:t xml:space="preserve">for certain compounds, the “uncensored” scenario (based solely on detected values) yielded median BMF estimates that differed from those obtained with the other approaches. </w:t>
      </w:r>
      <w:r w:rsidR="003774E3" w:rsidRPr="00B543D7">
        <w:rPr>
          <w:highlight w:val="green"/>
          <w:lang w:val="en-US"/>
        </w:rPr>
        <w:t>Slight differences were observed for PFDA, PFTrDA, FOSA, EtFOSAA, and Br-PFOS</w:t>
      </w:r>
      <w:r w:rsidR="00B543D7" w:rsidRPr="00B543D7">
        <w:rPr>
          <w:highlight w:val="green"/>
          <w:lang w:val="en-US"/>
        </w:rPr>
        <w:t>. More</w:t>
      </w:r>
      <w:r w:rsidR="003774E3" w:rsidRPr="00B543D7">
        <w:rPr>
          <w:highlight w:val="green"/>
          <w:lang w:val="en-US"/>
        </w:rPr>
        <w:t xml:space="preserve"> substantial discrepancies occurred for PFUnDA, PFTeDA,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003774E3" w:rsidRPr="00B543D7">
        <w:rPr>
          <w:highlight w:val="green"/>
          <w:lang w:val="en-US"/>
        </w:rPr>
        <w:t xml:space="preserve">the uncensored scenario indicated biomagnification, whereas the other </w:t>
      </w:r>
      <w:r w:rsidR="00B543D7" w:rsidRPr="00B543D7">
        <w:rPr>
          <w:highlight w:val="green"/>
          <w:lang w:val="en-US"/>
        </w:rPr>
        <w:t>methods consistently</w:t>
      </w:r>
      <w:r w:rsidR="003774E3" w:rsidRPr="00B543D7">
        <w:rPr>
          <w:highlight w:val="green"/>
          <w:lang w:val="en-US"/>
        </w:rPr>
        <w:t xml:space="preserve"> suggested strong biodilution.</w:t>
      </w:r>
      <w:r w:rsidR="00B543D7" w:rsidRPr="00B543D7">
        <w:rPr>
          <w:highlight w:val="green"/>
          <w:lang w:val="en-US"/>
        </w:rPr>
        <w:t xml:space="preserve"> </w:t>
      </w:r>
    </w:p>
    <w:p w14:paraId="6BD8C22A" w14:textId="4543A244" w:rsidR="00EB0E50" w:rsidRPr="00D322CD" w:rsidRDefault="00A4580A" w:rsidP="00B543D7">
      <w:pPr>
        <w:rPr>
          <w:lang w:val="en-US"/>
        </w:rPr>
      </w:pPr>
      <w:r w:rsidRPr="00B543D7">
        <w:rPr>
          <w:highlight w:val="green"/>
          <w:lang w:val="en-US"/>
        </w:rPr>
        <w:t xml:space="preserve">The two </w:t>
      </w:r>
      <w:r w:rsidR="00B543D7" w:rsidRPr="00B543D7">
        <w:rPr>
          <w:highlight w:val="green"/>
          <w:lang w:val="en-US"/>
        </w:rPr>
        <w:t xml:space="preserve">substitution-based </w:t>
      </w:r>
      <w:r w:rsidRPr="00B543D7">
        <w:rPr>
          <w:highlight w:val="green"/>
          <w:lang w:val="en-US"/>
        </w:rPr>
        <w:t xml:space="preserve">scenarios </w:t>
      </w:r>
      <w:r w:rsidR="00B543D7" w:rsidRPr="00B543D7">
        <w:rPr>
          <w:highlight w:val="green"/>
          <w:lang w:val="en-US"/>
        </w:rPr>
        <w:t>(i.e., half-LOQ and log-normal imputation) produced comparable results</w:t>
      </w:r>
      <w:r w:rsidRPr="00B543D7">
        <w:rPr>
          <w:highlight w:val="green"/>
          <w:lang w:val="en-US"/>
        </w:rPr>
        <w:t xml:space="preserve">. </w:t>
      </w:r>
      <w:r w:rsidR="00B543D7" w:rsidRPr="00B543D7">
        <w:rPr>
          <w:highlight w:val="green"/>
          <w:lang w:val="en-US"/>
        </w:rPr>
        <w:t>Similarly, t</w:t>
      </w:r>
      <w:r w:rsidRPr="00B543D7">
        <w:rPr>
          <w:highlight w:val="green"/>
          <w:lang w:val="en-US"/>
        </w:rPr>
        <w:t xml:space="preserve">he Kaplan-Meier </w:t>
      </w:r>
      <w:r w:rsidR="00B543D7" w:rsidRPr="00B543D7">
        <w:rPr>
          <w:highlight w:val="green"/>
          <w:lang w:val="en-US"/>
        </w:rPr>
        <w:t>method yielded results consistent with the substitution approaches, except</w:t>
      </w:r>
      <w:r w:rsidRPr="00B543D7">
        <w:rPr>
          <w:highlight w:val="green"/>
          <w:lang w:val="en-US"/>
        </w:rPr>
        <w:t xml:space="preserve"> for eight compound</w:t>
      </w:r>
      <w:r w:rsidR="00B543D7" w:rsidRPr="00B543D7">
        <w:rPr>
          <w:highlight w:val="green"/>
          <w:lang w:val="en-US"/>
        </w:rPr>
        <w:t>s</w:t>
      </w:r>
      <w:r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Pr="00B543D7">
        <w:rPr>
          <w:highlight w:val="green"/>
          <w:lang w:val="en-US"/>
        </w:rPr>
        <w:t>summary statistics</w:t>
      </w:r>
      <w:r w:rsidR="00B543D7" w:rsidRPr="00B543D7">
        <w:rPr>
          <w:highlight w:val="green"/>
          <w:lang w:val="en-US"/>
        </w:rPr>
        <w:t xml:space="preserve"> could not be estimated</w:t>
      </w:r>
      <w:r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Pr="00B543D7">
        <w:rPr>
          <w:highlight w:val="green"/>
          <w:lang w:val="en-US"/>
        </w:rPr>
        <w:t>, except for PFU</w:t>
      </w:r>
      <w:r w:rsidR="008032F3" w:rsidRPr="00B543D7">
        <w:rPr>
          <w:highlight w:val="green"/>
          <w:lang w:val="en-US"/>
        </w:rPr>
        <w:t>nDA, PFTeDA, Br-PFOS, and 2:2 FTSA</w:t>
      </w:r>
      <w:r w:rsidR="003774E3"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003774E3"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r w:rsidR="008032F3" w:rsidRPr="00B543D7">
        <w:rPr>
          <w:highlight w:val="green"/>
          <w:lang w:val="en-US"/>
        </w:rPr>
        <w:t>biodilution or biomagnification</w:t>
      </w:r>
      <w:r w:rsidR="003774E3" w:rsidRPr="00B543D7">
        <w:rPr>
          <w:highlight w:val="green"/>
          <w:lang w:val="en-US"/>
        </w:rPr>
        <w:t>.</w:t>
      </w:r>
    </w:p>
    <w:p w14:paraId="06F10DC8" w14:textId="77777777" w:rsidR="003774E3" w:rsidRPr="007B167E" w:rsidRDefault="003774E3" w:rsidP="003774E3">
      <w:pPr>
        <w:keepNext/>
        <w:rPr>
          <w:highlight w:val="green"/>
          <w:lang w:val="en-US"/>
        </w:rPr>
      </w:pPr>
      <w:r w:rsidRPr="007B167E">
        <w:rPr>
          <w:noProof/>
          <w:highlight w:val="green"/>
          <w:lang w:val="en-US"/>
        </w:rPr>
        <w:lastRenderedPageBreak/>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AB5A35" w:rsidR="003774E3" w:rsidRDefault="003774E3" w:rsidP="003774E3">
      <w:pPr>
        <w:pStyle w:val="Lgende"/>
        <w:rPr>
          <w:lang w:val="en-US"/>
        </w:rPr>
      </w:pPr>
      <w:bookmarkStart w:id="52" w:name="_Ref200965437"/>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E50086">
        <w:rPr>
          <w:noProof/>
          <w:highlight w:val="green"/>
          <w:lang w:val="en-US"/>
        </w:rPr>
        <w:t>11</w:t>
      </w:r>
      <w:r w:rsidRPr="007B167E">
        <w:rPr>
          <w:highlight w:val="green"/>
        </w:rPr>
        <w:fldChar w:fldCharType="end"/>
      </w:r>
      <w:bookmarkEnd w:id="52"/>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635AE1">
      <w:pPr>
        <w:pStyle w:val="Titre3"/>
        <w:numPr>
          <w:ilvl w:val="2"/>
          <w:numId w:val="8"/>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25B6B9CA" w:rsidR="00D8789F" w:rsidRDefault="00165B63" w:rsidP="00D8789F">
      <w:pPr>
        <w:rPr>
          <w:highlight w:val="green"/>
          <w:lang w:val="en-US"/>
        </w:rPr>
      </w:pPr>
      <w:r w:rsidRPr="00165B63">
        <w:rPr>
          <w:highlight w:val="green"/>
          <w:lang w:val="en-US"/>
        </w:rPr>
        <w:t>For a given perfluorinated chain length of eight carbon atoms, perfluoroalkyl sulfonates (PFSAs) exhibit higher median BMF estimates, indicating biomagnification, whereas the other sub-families show patterns consistent with biodilution. In contrast, within the perfluoroalkyl carboxylic acids (PFCAs) sub-family, BMF estimates show no clear trend with increasing chain length</w:t>
      </w:r>
      <w:r w:rsidR="00D322CD">
        <w:rPr>
          <w:highlight w:val="green"/>
          <w:lang w:val="en-US"/>
        </w:rPr>
        <w:t>: compounds with 11 (PFUnDA) and 14 (PFTeDA) carbon atoms in their perfluorinated chains have median values below 1 whereas the others are above 1</w:t>
      </w:r>
      <w:r w:rsidRPr="00165B63">
        <w:rPr>
          <w:highlight w:val="green"/>
          <w:lang w:val="en-US"/>
        </w:rPr>
        <w:t>.</w:t>
      </w:r>
    </w:p>
    <w:p w14:paraId="0A54D554" w14:textId="66530506" w:rsidR="00D322CD" w:rsidRPr="00A41C19" w:rsidRDefault="00A41C19" w:rsidP="00A41C19">
      <w:pPr>
        <w:rPr>
          <w:highlight w:val="green"/>
        </w:rPr>
      </w:pPr>
      <w:r w:rsidRPr="00A41C19">
        <w:rPr>
          <w:highlight w:val="green"/>
          <w:lang w:val="en-US"/>
        </w:rPr>
        <w:t>L-PFOS, commonly used as a reference compound for PFAS biomagnification, showed median BMF values above 1 across all scenarios, suggesting its biomagnification despite minimum values slightly below 1. Six out of eleven PFAS exhibited median BMF values greater than 1, indicating potential biomagnification, in good agreement with previous findings on PCBs and PFAS in the Gironde estuary</w:t>
      </w:r>
      <w:r w:rsidRPr="00A41C19">
        <w:rPr>
          <w:highlight w:val="green"/>
          <w:lang w:val="en-US"/>
        </w:rPr>
        <w:t xml:space="preserve"> </w:t>
      </w:r>
      <w:r w:rsidR="00D322CD" w:rsidRPr="00A41C19">
        <w:rPr>
          <w:highlight w:val="green"/>
        </w:rPr>
        <w:fldChar w:fldCharType="begin"/>
      </w:r>
      <w:r w:rsidR="00D322CD" w:rsidRPr="00A41C19">
        <w:rPr>
          <w:highlight w:val="green"/>
          <w:lang w:val="en-US"/>
        </w:rPr>
        <w:instrText xml:space="preserve"> ADDIN ZOTERO_ITEM CSL_CITATION {"citationID":"rGHZkuXZ","properties":{"formattedCitation":"(Munoz {\\i{}et al.}, 2017; Lauzent, 2018)","plainCitation":"(Munoz et al., 2017; Lauzent, 2018)","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w:instrText>
      </w:r>
      <w:r w:rsidR="00D322CD" w:rsidRPr="00A41C19">
        <w:rPr>
          <w:highlight w:val="green"/>
        </w:rPr>
        <w:instrText>Σ</w:instrText>
      </w:r>
      <w:r w:rsidR="00D322CD" w:rsidRPr="00A41C19">
        <w:rPr>
          <w:highlight w:val="green"/>
          <w:lang w:val="en-US"/>
        </w:rPr>
        <w:instrText xml:space="preserve">PFASs ranged between 0.66−45 ng per g of wet weight of the whole body. Benthic organisms had relatively high </w:instrText>
      </w:r>
      <w:r w:rsidR="00D322CD" w:rsidRPr="00A41C19">
        <w:rPr>
          <w:highlight w:val="green"/>
        </w:rPr>
        <w:instrText>Σ</w:instrText>
      </w:r>
      <w:r w:rsidR="00D322CD" w:rsidRPr="00A41C19">
        <w:rPr>
          <w:highlight w:val="green"/>
          <w:lang w:val="en-US"/>
        </w:rPr>
        <w:instrText xml:space="preserve">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w:instrText>
      </w:r>
      <w:r w:rsidR="00D322CD" w:rsidRPr="00A41C19">
        <w:rPr>
          <w:highlight w:val="green"/>
        </w:rPr>
        <w:instrText>δ</w:instrText>
      </w:r>
      <w:r w:rsidR="00D322CD" w:rsidRPr="00A41C19">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id":386,"uris":["http://zotero.org/users/3305729/items/5ACZKVDC"],</w:instrText>
      </w:r>
      <w:r w:rsidR="00D322CD" w:rsidRPr="00A41C19">
        <w:rPr>
          <w:highlight w:val="green"/>
        </w:rPr>
        <w:instrText xml:space="preserve">"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D322CD" w:rsidRPr="00A41C19">
        <w:rPr>
          <w:highlight w:val="green"/>
        </w:rPr>
        <w:fldChar w:fldCharType="separate"/>
      </w:r>
      <w:r w:rsidR="00D322CD" w:rsidRPr="00A41C19">
        <w:rPr>
          <w:rFonts w:ascii="Calibri" w:hAnsi="Calibri" w:cs="Calibri"/>
          <w:szCs w:val="24"/>
          <w:highlight w:val="green"/>
        </w:rPr>
        <w:t xml:space="preserve">(Munoz </w:t>
      </w:r>
      <w:r w:rsidR="00D322CD" w:rsidRPr="00A41C19">
        <w:rPr>
          <w:rFonts w:ascii="Calibri" w:hAnsi="Calibri" w:cs="Calibri"/>
          <w:i/>
          <w:iCs/>
          <w:szCs w:val="24"/>
          <w:highlight w:val="green"/>
        </w:rPr>
        <w:t>et al.</w:t>
      </w:r>
      <w:r w:rsidR="00D322CD" w:rsidRPr="00A41C19">
        <w:rPr>
          <w:rFonts w:ascii="Calibri" w:hAnsi="Calibri" w:cs="Calibri"/>
          <w:szCs w:val="24"/>
          <w:highlight w:val="green"/>
        </w:rPr>
        <w:t>, 2017; Lauzent, 2018)</w:t>
      </w:r>
      <w:r w:rsidR="00D322CD" w:rsidRPr="00A41C19">
        <w:rPr>
          <w:highlight w:val="green"/>
        </w:rPr>
        <w:fldChar w:fldCharType="end"/>
      </w:r>
      <w:r w:rsidR="00D322CD" w:rsidRPr="00A41C19">
        <w:rPr>
          <w:highlight w:val="green"/>
        </w:rPr>
        <w:t>.</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5F7CC219"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E50086">
        <w:rPr>
          <w:noProof/>
          <w:highlight w:val="green"/>
          <w:lang w:val="en-US"/>
        </w:rPr>
        <w:t>12</w:t>
      </w:r>
      <w:r w:rsidRPr="00165B63">
        <w:rPr>
          <w:highlight w:val="green"/>
        </w:rPr>
        <w:fldChar w:fldCharType="end"/>
      </w:r>
      <w:r w:rsidRPr="00165B63">
        <w:rPr>
          <w:highlight w:val="green"/>
          <w:lang w:val="en-US"/>
        </w:rPr>
        <w:t xml:space="preserve"> – Comparison of diet-based BMFs for PFASs estimated using the ROS method, by perfluorinated chain length and sub-family.</w:t>
      </w:r>
    </w:p>
    <w:p w14:paraId="535BC1FA" w14:textId="57D5FA50" w:rsidR="001B7A28" w:rsidRPr="009A6374" w:rsidRDefault="00FA23AA" w:rsidP="009A6374">
      <w:pPr>
        <w:pStyle w:val="Titre1"/>
        <w:rPr>
          <w:lang w:val="fr-FR"/>
        </w:rPr>
      </w:pPr>
      <w:bookmarkStart w:id="53" w:name="_Toc199498314"/>
      <w:r w:rsidRPr="0060211A">
        <w:t>Discussion</w:t>
      </w:r>
      <w:bookmarkStart w:id="54" w:name="_Toc199498315"/>
      <w:bookmarkEnd w:id="53"/>
    </w:p>
    <w:p w14:paraId="0D70137F" w14:textId="498CE462" w:rsidR="006A5A6A" w:rsidRPr="009A6374" w:rsidRDefault="009A6374" w:rsidP="0060211A">
      <w:pPr>
        <w:pStyle w:val="Titre2"/>
        <w:rPr>
          <w:lang w:val="fr-FR"/>
        </w:rPr>
      </w:pPr>
      <w:r w:rsidRPr="009A6374">
        <w:rPr>
          <w:lang w:val="fr-FR"/>
        </w:rPr>
        <w:t>Influences de la m</w:t>
      </w:r>
      <w:r w:rsidR="006A5A6A" w:rsidRPr="009A6374">
        <w:rPr>
          <w:lang w:val="fr-FR"/>
        </w:rPr>
        <w:t>éthode de calcul des BMF pour les PCB</w:t>
      </w:r>
    </w:p>
    <w:p w14:paraId="63234DFF" w14:textId="0198A727" w:rsidR="008D47C3" w:rsidRPr="00CA09D5" w:rsidRDefault="00CD5F44" w:rsidP="008D47C3">
      <w:pPr>
        <w:pStyle w:val="Titre3"/>
        <w:rPr>
          <w:highlight w:val="green"/>
          <w:lang w:val="en-US"/>
        </w:rPr>
      </w:pPr>
      <w:r w:rsidRPr="00CA09D5">
        <w:rPr>
          <w:highlight w:val="green"/>
          <w:lang w:val="en-US"/>
        </w:rPr>
        <w:t>General patterns indicating PCB biomagnification</w:t>
      </w:r>
    </w:p>
    <w:p w14:paraId="7B5DC072" w14:textId="243B547F" w:rsidR="009A6374" w:rsidRDefault="00CD5F44" w:rsidP="0060211A">
      <w:pPr>
        <w:rPr>
          <w:sz w:val="24"/>
          <w:szCs w:val="24"/>
          <w:lang w:val="en-US"/>
        </w:rPr>
      </w:pPr>
      <w:r w:rsidRPr="00CA09D5">
        <w:rPr>
          <w:highlight w:val="green"/>
          <w:lang w:val="en-US"/>
        </w:rPr>
        <w:t>All four scenarios show similar results, indicating the biomagnification of CB153 and most PCBs overall.</w:t>
      </w:r>
      <w:r w:rsidRPr="00CA09D5">
        <w:rPr>
          <w:highlight w:val="green"/>
          <w:lang w:val="en-US"/>
        </w:rPr>
        <w:t xml:space="preserve"> </w:t>
      </w:r>
      <w:r w:rsidRPr="00CA09D5">
        <w:rPr>
          <w:highlight w:val="green"/>
          <w:lang w:val="en-US"/>
        </w:rPr>
        <w:t>Indeed, numerous experimental and in situ studies have reported PCB biomagnification</w:t>
      </w:r>
      <w:r w:rsidR="009C2E3B" w:rsidRPr="00CA09D5">
        <w:rPr>
          <w:highlight w:val="green"/>
          <w:lang w:val="en-US"/>
        </w:rPr>
        <w:t xml:space="preserve"> </w:t>
      </w:r>
      <w:r w:rsidR="00F940CE" w:rsidRPr="00CA09D5">
        <w:rPr>
          <w:highlight w:val="green"/>
        </w:rPr>
        <w:fldChar w:fldCharType="begin"/>
      </w:r>
      <w:r w:rsidR="000C4928" w:rsidRPr="00CA09D5">
        <w:rPr>
          <w:highlight w:val="green"/>
          <w:lang w:val="en-US"/>
        </w:rPr>
        <w:instrText xml:space="preserve"> ADDIN ZOTERO_ITEM CSL_CITATION {"citationID":"H4U2Bkyt","properties":{"formattedCitation":"(Fisk {\\i{}et al.}, 1998; Loizeau, Abarnou and M\\uc0\\u233{}nesguen, 2001; Walters {\\i{}et al.}, 2011; Kobayashi {\\i{}et al.}, 2015)","plainCitation":"(Fisk et al., 1998; Loizeau, Abarnou and Ménesguen, 2001; Walters et al., 2011; Kobayashi et al., 2015)","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w:instrText>
      </w:r>
      <w:r w:rsidR="000C4928" w:rsidRPr="00CA09D5">
        <w:rPr>
          <w:highlight w:val="green"/>
        </w:rPr>
        <w:instrText xml:space="preserve">ume":"17","author":[{"family":"Fisk","given":"Aaron T."},{"family":"Norstrom","given":"Roos J."},{"family":"Cymbalisty","given":"Chris D."},{"family":"Muir","given":"Derek G.G."}],"issued":{"date-parts":[["1998"]]},"citation-key":"fiskDietaryAccumulationDepuration1998"}},{"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sidR="00F940CE" w:rsidRPr="00CA09D5">
        <w:rPr>
          <w:highlight w:val="green"/>
        </w:rPr>
        <w:fldChar w:fldCharType="separate"/>
      </w:r>
      <w:r w:rsidR="000C4928" w:rsidRPr="00CA09D5">
        <w:rPr>
          <w:rFonts w:ascii="Calibri" w:hAnsi="Calibri" w:cs="Calibri"/>
          <w:szCs w:val="24"/>
          <w:highlight w:val="green"/>
        </w:rPr>
        <w:t xml:space="preserve">(Fisk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xml:space="preserve">, 1998; Loizeau, Abarnou and Ménesguen, 2001; Walters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xml:space="preserve">, 2011; Kobayashi </w:t>
      </w:r>
      <w:r w:rsidR="000C4928" w:rsidRPr="00CA09D5">
        <w:rPr>
          <w:rFonts w:ascii="Calibri" w:hAnsi="Calibri" w:cs="Calibri"/>
          <w:i/>
          <w:iCs/>
          <w:szCs w:val="24"/>
          <w:highlight w:val="green"/>
        </w:rPr>
        <w:t>et al.</w:t>
      </w:r>
      <w:r w:rsidR="000C4928" w:rsidRPr="00CA09D5">
        <w:rPr>
          <w:rFonts w:ascii="Calibri" w:hAnsi="Calibri" w:cs="Calibri"/>
          <w:szCs w:val="24"/>
          <w:highlight w:val="green"/>
        </w:rPr>
        <w:t>, 2015)</w:t>
      </w:r>
      <w:r w:rsidR="00F940CE" w:rsidRPr="00CA09D5">
        <w:rPr>
          <w:highlight w:val="green"/>
        </w:rPr>
        <w:fldChar w:fldCharType="end"/>
      </w:r>
      <w:r w:rsidR="003F58CD" w:rsidRPr="00CA09D5">
        <w:rPr>
          <w:highlight w:val="green"/>
        </w:rPr>
        <w:t xml:space="preserve">. </w:t>
      </w:r>
      <w:r w:rsidRPr="00CA09D5">
        <w:rPr>
          <w:highlight w:val="green"/>
          <w:lang w:val="en-US"/>
        </w:rPr>
        <w:t>However, some studies report higher BMF values</w:t>
      </w:r>
      <w:r w:rsidR="00554D7B">
        <w:rPr>
          <w:highlight w:val="green"/>
          <w:lang w:val="en-US"/>
        </w:rPr>
        <w:t xml:space="preserve">, </w:t>
      </w:r>
      <w:r w:rsidR="00717226">
        <w:rPr>
          <w:highlight w:val="green"/>
          <w:lang w:val="en-US"/>
        </w:rPr>
        <w:t xml:space="preserve">thus, </w:t>
      </w:r>
      <w:r w:rsidR="00554D7B">
        <w:rPr>
          <w:highlight w:val="green"/>
          <w:lang w:val="en-US"/>
        </w:rPr>
        <w:t>closer from those found for the TL-BMF diet scenario</w:t>
      </w:r>
      <w:r w:rsidR="000E0616" w:rsidRPr="00CA09D5">
        <w:rPr>
          <w:highlight w:val="green"/>
          <w:lang w:val="en-US"/>
        </w:rPr>
        <w:t xml:space="preserve">. </w:t>
      </w:r>
      <w:r w:rsidRPr="00CA09D5">
        <w:rPr>
          <w:highlight w:val="green"/>
          <w:lang w:val="en-US"/>
        </w:rPr>
        <w:t>For example, the BMF of CB153 was estimated at 16 in a dietary exposure experiment on rainbow trout</w:t>
      </w:r>
      <w:r w:rsidR="003F58CD" w:rsidRPr="00CA09D5">
        <w:rPr>
          <w:highlight w:val="green"/>
          <w:lang w:val="en-US"/>
        </w:rPr>
        <w:t xml:space="preserve"> </w:t>
      </w:r>
      <w:r w:rsidR="003F58CD" w:rsidRPr="00CA09D5">
        <w:rPr>
          <w:highlight w:val="green"/>
        </w:rPr>
        <w:fldChar w:fldCharType="begin"/>
      </w:r>
      <w:r w:rsidR="003F58CD" w:rsidRPr="00CA09D5">
        <w:rPr>
          <w:highlight w:val="green"/>
          <w:lang w:val="en-US"/>
        </w:rPr>
        <w:instrText xml:space="preserve"> ADDIN ZOTERO_ITEM CSL_CITATION {"citationID":"jpTiG6Pw","properties":{"formattedCitation":"(Fisk {\\i{}et al.}, 1998)","plainCitation":"(Fisk et al., 199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w:instrText>
      </w:r>
      <w:r w:rsidR="003F58CD" w:rsidRPr="00CA09D5">
        <w:rPr>
          <w:highlight w:val="green"/>
        </w:rPr>
        <w:instrText xml:space="preserve">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schema":"https://github.com/citation-style-language/schema/raw/master/csl-citation.json"} </w:instrText>
      </w:r>
      <w:r w:rsidR="003F58CD" w:rsidRPr="00CA09D5">
        <w:rPr>
          <w:highlight w:val="green"/>
        </w:rPr>
        <w:fldChar w:fldCharType="separate"/>
      </w:r>
      <w:r w:rsidR="003F58CD" w:rsidRPr="00CA09D5">
        <w:rPr>
          <w:rFonts w:ascii="Calibri" w:hAnsi="Calibri" w:cs="Calibri"/>
          <w:highlight w:val="green"/>
        </w:rPr>
        <w:t xml:space="preserve">(Fisk </w:t>
      </w:r>
      <w:r w:rsidR="003F58CD" w:rsidRPr="00CA09D5">
        <w:rPr>
          <w:rFonts w:ascii="Calibri" w:hAnsi="Calibri" w:cs="Calibri"/>
          <w:i/>
          <w:iCs/>
          <w:highlight w:val="green"/>
        </w:rPr>
        <w:t>et al.</w:t>
      </w:r>
      <w:r w:rsidR="003F58CD" w:rsidRPr="00CA09D5">
        <w:rPr>
          <w:rFonts w:ascii="Calibri" w:hAnsi="Calibri" w:cs="Calibri"/>
          <w:highlight w:val="green"/>
        </w:rPr>
        <w:t>, 1998)</w:t>
      </w:r>
      <w:r w:rsidR="003F58CD" w:rsidRPr="00CA09D5">
        <w:rPr>
          <w:highlight w:val="green"/>
        </w:rPr>
        <w:fldChar w:fldCharType="end"/>
      </w:r>
      <w:r w:rsidR="00C10679" w:rsidRPr="00CA09D5">
        <w:rPr>
          <w:highlight w:val="green"/>
        </w:rPr>
        <w:t>.</w:t>
      </w:r>
      <w:r w:rsidR="003F58CD" w:rsidRPr="00CA09D5">
        <w:rPr>
          <w:highlight w:val="green"/>
        </w:rPr>
        <w:t xml:space="preserve"> </w:t>
      </w:r>
      <w:r w:rsidR="00717226" w:rsidRPr="00717226">
        <w:rPr>
          <w:highlight w:val="green"/>
          <w:lang w:val="en-US"/>
        </w:rPr>
        <w:t>Ho</w:t>
      </w:r>
      <w:r w:rsidR="00717226">
        <w:rPr>
          <w:highlight w:val="green"/>
          <w:lang w:val="en-US"/>
        </w:rPr>
        <w:t>wever, i</w:t>
      </w:r>
      <w:r w:rsidRPr="00CA09D5">
        <w:rPr>
          <w:highlight w:val="green"/>
          <w:lang w:val="en-US"/>
        </w:rPr>
        <w:t>n this case, t</w:t>
      </w:r>
      <w:r w:rsidRPr="00CA09D5">
        <w:rPr>
          <w:highlight w:val="green"/>
          <w:lang w:val="en-US"/>
        </w:rPr>
        <w:t>he lower values observed here could be due to (1)</w:t>
      </w:r>
      <w:r w:rsidRPr="00CA09D5">
        <w:rPr>
          <w:highlight w:val="green"/>
          <w:lang w:val="en-US"/>
        </w:rPr>
        <w:t xml:space="preserve"> </w:t>
      </w:r>
      <w:r w:rsidRPr="00CA09D5">
        <w:rPr>
          <w:highlight w:val="green"/>
          <w:lang w:val="en-US"/>
        </w:rPr>
        <w:t>the rapid lipid metabolism in small, fast-growing sole, which also have relatively low lipid contents</w:t>
      </w:r>
      <w:r w:rsidRPr="00CA09D5">
        <w:rPr>
          <w:highlight w:val="green"/>
          <w:lang w:val="en-US"/>
        </w:rPr>
        <w:t xml:space="preserve"> </w:t>
      </w:r>
      <w:r w:rsidR="00335349" w:rsidRPr="00CA09D5">
        <w:rPr>
          <w:highlight w:val="green"/>
        </w:rPr>
        <w:fldChar w:fldCharType="begin"/>
      </w:r>
      <w:r w:rsidR="00335349" w:rsidRPr="00CA09D5">
        <w:rPr>
          <w:highlight w:val="green"/>
          <w:lang w:val="en-US"/>
        </w:rPr>
        <w:instrText xml:space="preserve"> ADDIN ZOTERO_ITEM CSL_CITATION {"citationID":"qMuDBC7A","properties":{"formattedCitation":"(Fisk {\\i{}et al.}, 1998; Antunes {\\i{}et al.}, 2008)","plainCitation":"(Fisk et al., 1998; Antunes et al., 2008)","noteIndex":0},"citationItems":[{"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w:instrText>
      </w:r>
      <w:r w:rsidR="00335349" w:rsidRPr="00CA09D5">
        <w:rPr>
          <w:highlight w:val="green"/>
        </w:rPr>
        <w:instrText>/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08,"uris":["http://zotero.org/users/3305729/items/6RHGETJD"],"itemData":{"id":108,"type":"article-journal","abstract":"The present study quantifies and explains the differences between measured organ-specific polychlorinated biphenyls (PCBs) accumulation and elimination kinetics in seabass (Dicentrarchus labrax), comparing these results with calculations using the generic model OMEGA. Specimens of approximately 250??g were se</w:instrText>
      </w:r>
      <w:r w:rsidR="00335349" w:rsidRPr="00717226">
        <w:rPr>
          <w:highlight w:val="green"/>
          <w:lang w:val="en-US"/>
        </w:rPr>
        <w:instrText>lected and fed with contaminated f</w:instrText>
      </w:r>
      <w:r w:rsidR="00335349" w:rsidRPr="00CA09D5">
        <w:rPr>
          <w:highlight w:val="green"/>
          <w:lang w:val="en-US"/>
        </w:rPr>
        <w:instrText xml:space="preserve">ood with PCBs 18, 44, 49, 52, 101, 105, 118, 138, 180 and 187. The OMEGA model was applied using a measured biomass (re)production coefficient and the food ingestion coefficient. It produced estimations of total body concentrations within a factor between 1.5 and 7.0 times of the measured and it also reproduced the general trend of the PCB concentrations during the experiment. This study allows us to confirm that internal distribution of PCBs is slow, producing significant differences in the tissues elimination rate constants and consequently in tissues bioaccumulation factors (BAF). The distribution of PCBs within the organism was slower than reported before, due to the bigger body size and the high lipid content of these fish. ?? 2008 Elsevier B.V. All rights reserved.","container-title":"Science of the Total Environment","DOI":"10.1016/j.scitotenv.2008.09.005","ISSN":"0048-9697","issue":"1","page":"204-210","title":"Organ-specific accumulation and elimination patterns of PCBs in adult seabass (Dicentrarchus labrax)","volume":"407","author":[{"family":"Antunes","given":"Paulo"},{"family":"Hendriks","given":"A. Jan"},{"family":"Huijbregts","given":"Mar"},{"family":"Gil","given":"O."},{"family":"Reis-Henriques","given":"M.","dropping-particle":"a."}],"issued":{"date-parts":[["2008"]]},"citation-key":"antunesOrganspecificAccumulationElimination2008"}}],"schema":"https://github.com/citation-style-language/schema/raw/master/csl-citation.json"} </w:instrText>
      </w:r>
      <w:r w:rsidR="00335349" w:rsidRPr="00CA09D5">
        <w:rPr>
          <w:highlight w:val="green"/>
        </w:rPr>
        <w:fldChar w:fldCharType="separate"/>
      </w:r>
      <w:r w:rsidR="00335349" w:rsidRPr="00CA09D5">
        <w:rPr>
          <w:rFonts w:ascii="Calibri" w:hAnsi="Calibri" w:cs="Calibri"/>
          <w:szCs w:val="24"/>
          <w:highlight w:val="green"/>
          <w:lang w:val="en-US"/>
        </w:rPr>
        <w:t xml:space="preserve">(Fisk </w:t>
      </w:r>
      <w:r w:rsidR="00335349" w:rsidRPr="00CA09D5">
        <w:rPr>
          <w:rFonts w:ascii="Calibri" w:hAnsi="Calibri" w:cs="Calibri"/>
          <w:i/>
          <w:iCs/>
          <w:szCs w:val="24"/>
          <w:highlight w:val="green"/>
          <w:lang w:val="en-US"/>
        </w:rPr>
        <w:t>et al.</w:t>
      </w:r>
      <w:r w:rsidR="00335349" w:rsidRPr="00CA09D5">
        <w:rPr>
          <w:rFonts w:ascii="Calibri" w:hAnsi="Calibri" w:cs="Calibri"/>
          <w:szCs w:val="24"/>
          <w:highlight w:val="green"/>
          <w:lang w:val="en-US"/>
        </w:rPr>
        <w:t xml:space="preserve">, 1998; Antunes </w:t>
      </w:r>
      <w:r w:rsidR="00335349" w:rsidRPr="00CA09D5">
        <w:rPr>
          <w:rFonts w:ascii="Calibri" w:hAnsi="Calibri" w:cs="Calibri"/>
          <w:i/>
          <w:iCs/>
          <w:szCs w:val="24"/>
          <w:highlight w:val="green"/>
          <w:lang w:val="en-US"/>
        </w:rPr>
        <w:t>et al.</w:t>
      </w:r>
      <w:r w:rsidR="00335349" w:rsidRPr="00CA09D5">
        <w:rPr>
          <w:rFonts w:ascii="Calibri" w:hAnsi="Calibri" w:cs="Calibri"/>
          <w:szCs w:val="24"/>
          <w:highlight w:val="green"/>
          <w:lang w:val="en-US"/>
        </w:rPr>
        <w:t>, 2008)</w:t>
      </w:r>
      <w:r w:rsidR="00335349" w:rsidRPr="00CA09D5">
        <w:rPr>
          <w:highlight w:val="green"/>
        </w:rPr>
        <w:fldChar w:fldCharType="end"/>
      </w:r>
      <w:r w:rsidRPr="00CA09D5">
        <w:rPr>
          <w:highlight w:val="green"/>
          <w:lang w:val="en-US"/>
        </w:rPr>
        <w:t>, and</w:t>
      </w:r>
      <w:r w:rsidR="00335349" w:rsidRPr="00CA09D5">
        <w:rPr>
          <w:highlight w:val="green"/>
          <w:lang w:val="en-US"/>
        </w:rPr>
        <w:t xml:space="preserve"> (2) </w:t>
      </w:r>
      <w:r w:rsidRPr="00CA09D5">
        <w:rPr>
          <w:highlight w:val="green"/>
          <w:lang w:val="en-US"/>
        </w:rPr>
        <w:t>the lower contamination levels and lipid contents in the prey compared to the commercial food pellets used in dietary accumulation experiments</w:t>
      </w:r>
      <w:r w:rsidRPr="00CA09D5">
        <w:rPr>
          <w:highlight w:val="green"/>
          <w:lang w:val="en-US"/>
        </w:rPr>
        <w:t xml:space="preserve"> </w:t>
      </w:r>
      <w:r w:rsidR="00335349" w:rsidRPr="00CA09D5">
        <w:rPr>
          <w:highlight w:val="green"/>
        </w:rPr>
        <w:fldChar w:fldCharType="begin"/>
      </w:r>
      <w:r w:rsidR="00D46F1A" w:rsidRPr="00CA09D5">
        <w:rPr>
          <w:highlight w:val="green"/>
          <w:lang w:val="en-US"/>
        </w:rPr>
        <w:instrText xml:space="preserve"> ADDIN ZOTERO_ITEM CSL_CITATION {"citationID":"eKmZyyoj","properties":{"formattedCitation":"(Burreau {\\i{}et al.}, 1997; Fisk {\\i{}et al.}, 1998; Gobas {\\i{}et al.}, 1999; Liu, Haffner and Drouillard, 2010)","plainCitation":"(Burreau et al., 1997; Fisk et al., 1998; Gobas et al., 1999; Liu, Haffner and Drouillard, 2010)","noteIndex":0},"citationItems":[{"id":601,"uris":["http://zotero.org/users/3305729/items/GD3GKBKS"],"itemData":{"id":601,"type":"article-journal","container-title":"Environmental Toxicology and Chemistry","DOI":"10.1002/etc.5620161211","issue":"12","page":"2508-2513","title":"Dietary uptake in pike ( Esox lucius ) of some polychlorinated biphenyls, polychlorinated naphthalenes and polybrominated diphenyl ethers administered in natural diet","volume":"16","author":[{"family":"Burreau","given":"Sven"},{"family":"Axelman","given":"Johan"},{"family":"Broman","given":"Dag"},{"family":"Jakobsson","given":"Eva"}],"issued":{"date-parts":[["1997",12]]},"citation-key":"burreauDietaryUptakePike1997"}},{"id":362,"uris":["http://zotero.org/users/3305729/items/7DVKV6X4"],"itemData":{"id":362,"type":"article-journal","abstract":"Dietary accumulation of 23 hydrophobic organochlorines (OCs) by juvenile rainbow trout (Oncorhynchus mykiss) was studied with the objective of obtaining relationships between bioaccumulat</w:instrText>
      </w:r>
      <w:r w:rsidR="00D46F1A" w:rsidRPr="00CA09D5">
        <w:rPr>
          <w:highlight w:val="green"/>
        </w:rPr>
        <w:instrText xml:space="preserve">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335349" w:rsidRPr="00CA09D5">
        <w:rPr>
          <w:highlight w:val="green"/>
        </w:rPr>
        <w:fldChar w:fldCharType="separate"/>
      </w:r>
      <w:r w:rsidR="00D46F1A" w:rsidRPr="00CA09D5">
        <w:rPr>
          <w:rFonts w:ascii="Calibri" w:hAnsi="Calibri" w:cs="Calibri"/>
          <w:szCs w:val="24"/>
          <w:highlight w:val="green"/>
        </w:rPr>
        <w:t xml:space="preserve">(Burreau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xml:space="preserve">, 1997; Fisk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xml:space="preserve">, 1998; Gobas </w:t>
      </w:r>
      <w:r w:rsidR="00D46F1A" w:rsidRPr="00CA09D5">
        <w:rPr>
          <w:rFonts w:ascii="Calibri" w:hAnsi="Calibri" w:cs="Calibri"/>
          <w:i/>
          <w:iCs/>
          <w:szCs w:val="24"/>
          <w:highlight w:val="green"/>
        </w:rPr>
        <w:t>et al.</w:t>
      </w:r>
      <w:r w:rsidR="00D46F1A" w:rsidRPr="00CA09D5">
        <w:rPr>
          <w:rFonts w:ascii="Calibri" w:hAnsi="Calibri" w:cs="Calibri"/>
          <w:szCs w:val="24"/>
          <w:highlight w:val="green"/>
        </w:rPr>
        <w:t>, 1999; Liu, Haffner and Drouillard, 2010)</w:t>
      </w:r>
      <w:r w:rsidR="00335349" w:rsidRPr="00CA09D5">
        <w:rPr>
          <w:highlight w:val="green"/>
        </w:rPr>
        <w:fldChar w:fldCharType="end"/>
      </w:r>
      <w:r w:rsidR="000E0616" w:rsidRPr="00CA09D5">
        <w:rPr>
          <w:highlight w:val="green"/>
        </w:rPr>
        <w:t xml:space="preserve">. </w:t>
      </w:r>
      <w:r w:rsidRPr="00CA09D5">
        <w:rPr>
          <w:highlight w:val="green"/>
          <w:lang w:val="en-US"/>
        </w:rPr>
        <w:t>Other factors may influence BMF values: for instance, TL-BMFs ranged from 1 to 198 in the Northwater Polynya marine food web</w:t>
      </w:r>
      <w:r w:rsidRPr="00CA09D5">
        <w:rPr>
          <w:highlight w:val="green"/>
          <w:lang w:val="en-US"/>
        </w:rPr>
        <w:t xml:space="preserve"> </w:t>
      </w:r>
      <w:r w:rsidR="000E0616" w:rsidRPr="00CA09D5">
        <w:rPr>
          <w:highlight w:val="green"/>
        </w:rPr>
        <w:fldChar w:fldCharType="begin"/>
      </w:r>
      <w:r w:rsidR="000E0616" w:rsidRPr="00CA09D5">
        <w:rPr>
          <w:highlight w:val="green"/>
          <w:lang w:val="en-US"/>
        </w:rPr>
        <w:instrText xml:space="preserve"> ADDIN ZOTERO_ITEM CSL_CITATION {"citationID":"VRAtNvnY","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000E0616" w:rsidRPr="00CA09D5">
        <w:rPr>
          <w:highlight w:val="green"/>
        </w:rPr>
        <w:instrText>δ</w:instrText>
      </w:r>
      <w:r w:rsidR="000E0616" w:rsidRPr="00CA09D5">
        <w:rPr>
          <w:highlight w:val="green"/>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w:instrText>
      </w:r>
      <w:r w:rsidR="000E0616" w:rsidRPr="00CA09D5">
        <w:rPr>
          <w:highlight w:val="green"/>
        </w:rPr>
        <w:instrText>ter energy requirement and subsequent feeding rates. Within the homeotherms, seabirds had greater BMFs than ringed seal</w:instrText>
      </w:r>
      <w:r w:rsidR="000E0616" w:rsidRPr="00CA09D5">
        <w:rPr>
          <w:highlight w:val="green"/>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000E0616" w:rsidRPr="00CA09D5">
        <w:rPr>
          <w:highlight w:val="green"/>
        </w:rPr>
        <w:instrText>δ</w:instrText>
      </w:r>
      <w:r w:rsidR="000E0616" w:rsidRPr="00CA09D5">
        <w:rPr>
          <w:highlight w:val="green"/>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000E0616" w:rsidRPr="00CA09D5">
        <w:rPr>
          <w:highlight w:val="green"/>
        </w:rPr>
        <w:fldChar w:fldCharType="separate"/>
      </w:r>
      <w:r w:rsidR="000E0616" w:rsidRPr="00CA09D5">
        <w:rPr>
          <w:rFonts w:ascii="Calibri" w:hAnsi="Calibri" w:cs="Calibri"/>
          <w:highlight w:val="green"/>
          <w:lang w:val="en-US"/>
        </w:rPr>
        <w:t>(Fisk, Hobson and Norstrom, 2001)</w:t>
      </w:r>
      <w:r w:rsidR="000E0616" w:rsidRPr="00CA09D5">
        <w:rPr>
          <w:highlight w:val="green"/>
        </w:rPr>
        <w:fldChar w:fldCharType="end"/>
      </w:r>
      <w:r w:rsidRPr="00CA09D5">
        <w:rPr>
          <w:highlight w:val="green"/>
          <w:lang w:val="en-US"/>
        </w:rPr>
        <w:t xml:space="preserve">, but the highest values corresponded to trophic links between fish and predators such as seabirds, which exhibit strong bioaccumulation likely due to </w:t>
      </w:r>
      <w:r w:rsidRPr="00CA09D5">
        <w:rPr>
          <w:highlight w:val="green"/>
          <w:lang w:val="en-US"/>
        </w:rPr>
        <w:t xml:space="preserve">(1) </w:t>
      </w:r>
      <w:r w:rsidRPr="00CA09D5">
        <w:rPr>
          <w:highlight w:val="green"/>
          <w:lang w:val="en-US"/>
        </w:rPr>
        <w:t>scavenging behaviors on marine mammals</w:t>
      </w:r>
      <w:r w:rsidR="001022B7" w:rsidRPr="00CA09D5">
        <w:rPr>
          <w:highlight w:val="green"/>
          <w:lang w:val="en-US"/>
        </w:rPr>
        <w:t xml:space="preserve"> </w:t>
      </w:r>
      <w:r w:rsidR="000C4928" w:rsidRPr="00CA09D5">
        <w:rPr>
          <w:highlight w:val="green"/>
        </w:rPr>
        <w:fldChar w:fldCharType="begin"/>
      </w:r>
      <w:r w:rsidR="000C4928" w:rsidRPr="00CA09D5">
        <w:rPr>
          <w:highlight w:val="green"/>
          <w:lang w:val="en-US"/>
        </w:rPr>
        <w:instrText xml:space="preserve"> ADDIN ZOTERO_ITEM CSL_CITATION {"citationID":"TrQE2YmG","properties":{"formattedCitation":"(Fisk, Hobson and Norstrom, 2001)","plainCitation":"(Fisk, Hobson and Norstrom, 2001)","noteIndex":0},"citationItems":[{"id":1076,"uris":["http://zotero.org/users/3305729/items/WX5YR4AV"],"itemData":{"id":1076,"type":"article-journal","abstract":"Persistent organic pollutants (POPs) and stable isotopes of nitrogen (</w:instrText>
      </w:r>
      <w:r w:rsidR="000C4928" w:rsidRPr="00CA09D5">
        <w:rPr>
          <w:highlight w:val="green"/>
        </w:rPr>
        <w:instrText>δ</w:instrText>
      </w:r>
      <w:r w:rsidR="000C4928" w:rsidRPr="00CA09D5">
        <w:rPr>
          <w:highlight w:val="green"/>
          <w:lang w:val="en-US"/>
        </w:rPr>
        <w:instrText>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w:instrText>
      </w:r>
      <w:r w:rsidR="000C4928" w:rsidRPr="00CA09D5">
        <w:rPr>
          <w:highlight w:val="green"/>
        </w:rPr>
        <w:instrText>rds and mammals), respectively. Greater biomagnification in homeotherms was attributed to their greater energy requirement and subsequent feeding rates. Within the homeotherms, seabirds had greater BMFs than ringed seal</w:instrText>
      </w:r>
      <w:r w:rsidR="000C4928" w:rsidRPr="00CA09D5">
        <w:rPr>
          <w:highlight w:val="green"/>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000C4928" w:rsidRPr="00CA09D5">
        <w:rPr>
          <w:highlight w:val="green"/>
        </w:rPr>
        <w:instrText>δ</w:instrText>
      </w:r>
      <w:r w:rsidR="000C4928" w:rsidRPr="00CA09D5">
        <w:rPr>
          <w:highlight w:val="green"/>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000C4928" w:rsidRPr="00CA09D5">
        <w:rPr>
          <w:highlight w:val="green"/>
        </w:rPr>
        <w:fldChar w:fldCharType="separate"/>
      </w:r>
      <w:r w:rsidR="000C4928" w:rsidRPr="00CA09D5">
        <w:rPr>
          <w:rFonts w:ascii="Calibri" w:hAnsi="Calibri" w:cs="Calibri"/>
          <w:highlight w:val="green"/>
          <w:lang w:val="en-US"/>
        </w:rPr>
        <w:t>(Fisk, Hobson and Norstrom, 2001)</w:t>
      </w:r>
      <w:r w:rsidR="000C4928" w:rsidRPr="00CA09D5">
        <w:rPr>
          <w:highlight w:val="green"/>
        </w:rPr>
        <w:fldChar w:fldCharType="end"/>
      </w:r>
      <w:r w:rsidRPr="00CA09D5">
        <w:rPr>
          <w:highlight w:val="green"/>
          <w:lang w:val="en-US"/>
        </w:rPr>
        <w:t>,</w:t>
      </w:r>
      <w:r w:rsidR="00CA09D5" w:rsidRPr="00CA09D5">
        <w:rPr>
          <w:highlight w:val="green"/>
          <w:lang w:val="en-US"/>
        </w:rPr>
        <w:t xml:space="preserve"> (2)</w:t>
      </w:r>
      <w:r w:rsidRPr="00CA09D5">
        <w:rPr>
          <w:highlight w:val="green"/>
          <w:lang w:val="en-US"/>
        </w:rPr>
        <w:t xml:space="preserve"> their long lifespan and higher energetic demands (and thus higher feeding rates as homeotherms)</w:t>
      </w:r>
      <w:r w:rsidR="00CA09D5" w:rsidRPr="00CA09D5">
        <w:rPr>
          <w:highlight w:val="green"/>
          <w:lang w:val="en-US"/>
        </w:rPr>
        <w:t xml:space="preserve">, or </w:t>
      </w:r>
      <w:r w:rsidR="00CA09D5" w:rsidRPr="00CA09D5">
        <w:rPr>
          <w:highlight w:val="green"/>
          <w:lang w:val="en-US"/>
        </w:rPr>
        <w:t xml:space="preserve">(3) </w:t>
      </w:r>
      <w:r w:rsidR="00CA09D5" w:rsidRPr="00CA09D5">
        <w:rPr>
          <w:highlight w:val="green"/>
          <w:lang w:val="en-US"/>
        </w:rPr>
        <w:t>simply because measurements in birds are typically based on liver tissues, whereas whole-body concentrations are used for fish — and it is known that PCBs tend to accumulate strongly in the liver</w:t>
      </w:r>
      <w:r w:rsidR="00CA09D5" w:rsidRPr="00CA09D5">
        <w:rPr>
          <w:highlight w:val="green"/>
          <w:lang w:val="en-US"/>
        </w:rPr>
        <w:t xml:space="preserve"> </w:t>
      </w:r>
      <w:r w:rsidR="000C4928" w:rsidRPr="00CA09D5">
        <w:rPr>
          <w:highlight w:val="green"/>
        </w:rPr>
        <w:fldChar w:fldCharType="begin"/>
      </w:r>
      <w:r w:rsidR="00F250E5" w:rsidRPr="00CA09D5">
        <w:rPr>
          <w:highlight w:val="green"/>
          <w:lang w:val="en-US"/>
        </w:rPr>
        <w:instrText xml:space="preserve"> ADDIN ZOTERO_ITEM CSL_CITATION {"citationID":"rDVUwgeW","properties":{"formattedCitation":"(Hop {\\i{}et al.}, 2002; Borg\\uc0\\u229{} {\\i{}et al.}, 2004; Walters {\\i{}et al.}, 2011)","plainCitation":"(Hop et al., 2002; Borgå et al., 2004; Walters et al., 2011)","noteIndex":0},"citationItems":[{"id":1085,"uris":["http://zotero.org/users/3305729/items/BEDV7FZ8"],"itemData":{"id":1085,"type":"article-journal","abstract":"Food web magnification of persistent organic pollutants (POPs) was determined for the Barents Sea food web using </w:instrText>
      </w:r>
      <w:r w:rsidR="00F250E5" w:rsidRPr="00CA09D5">
        <w:rPr>
          <w:highlight w:val="green"/>
        </w:rPr>
        <w:instrText>δ</w:instrText>
      </w:r>
      <w:r w:rsidR="00F250E5" w:rsidRPr="00CA09D5">
        <w:rPr>
          <w:highlight w:val="green"/>
          <w:lang w:val="en-US"/>
        </w:rPr>
        <w:instrText>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w:instrText>
      </w:r>
      <w:r w:rsidR="00F250E5" w:rsidRPr="00CA09D5">
        <w:rPr>
          <w:highlight w:val="green"/>
        </w:rPr>
        <w:instrText>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w:instrText>
      </w:r>
      <w:r w:rsidR="00F250E5" w:rsidRPr="00CA09D5">
        <w:rPr>
          <w:highlight w:val="green"/>
          <w:lang w:val="en-US"/>
        </w:rPr>
        <w:instrText xml:space="preserv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000C4928" w:rsidRPr="00CA09D5">
        <w:rPr>
          <w:highlight w:val="green"/>
        </w:rPr>
        <w:fldChar w:fldCharType="separate"/>
      </w:r>
      <w:r w:rsidR="00F250E5" w:rsidRPr="00CA09D5">
        <w:rPr>
          <w:rFonts w:ascii="Calibri" w:hAnsi="Calibri" w:cs="Calibri"/>
          <w:szCs w:val="24"/>
          <w:highlight w:val="green"/>
          <w:lang w:val="en-US"/>
        </w:rPr>
        <w:t xml:space="preserve">(Hop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xml:space="preserve">, 2002; Borgå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xml:space="preserve">, 2004; Walters </w:t>
      </w:r>
      <w:r w:rsidR="00F250E5" w:rsidRPr="00CA09D5">
        <w:rPr>
          <w:rFonts w:ascii="Calibri" w:hAnsi="Calibri" w:cs="Calibri"/>
          <w:i/>
          <w:iCs/>
          <w:szCs w:val="24"/>
          <w:highlight w:val="green"/>
          <w:lang w:val="en-US"/>
        </w:rPr>
        <w:t>et al.</w:t>
      </w:r>
      <w:r w:rsidR="00F250E5" w:rsidRPr="00CA09D5">
        <w:rPr>
          <w:rFonts w:ascii="Calibri" w:hAnsi="Calibri" w:cs="Calibri"/>
          <w:szCs w:val="24"/>
          <w:highlight w:val="green"/>
          <w:lang w:val="en-US"/>
        </w:rPr>
        <w:t>, 2011)</w:t>
      </w:r>
      <w:r w:rsidR="000C4928" w:rsidRPr="00CA09D5">
        <w:rPr>
          <w:highlight w:val="green"/>
        </w:rPr>
        <w:fldChar w:fldCharType="end"/>
      </w:r>
      <w:r w:rsidR="00FF3615" w:rsidRPr="00CA09D5">
        <w:rPr>
          <w:highlight w:val="green"/>
          <w:lang w:val="en-US"/>
        </w:rPr>
        <w:t xml:space="preserve">. </w:t>
      </w:r>
      <w:r w:rsidR="00CA09D5" w:rsidRPr="00CA09D5">
        <w:rPr>
          <w:highlight w:val="green"/>
          <w:lang w:val="en-US"/>
        </w:rPr>
        <w:t>In contrast, BMF values similar to ours have been reported for comparable trophic links, such as between fish and predatory copepods</w:t>
      </w:r>
      <w:r w:rsidR="00FF3615" w:rsidRPr="00CA09D5">
        <w:rPr>
          <w:highlight w:val="green"/>
          <w:lang w:val="en-US"/>
        </w:rPr>
        <w:t>.</w:t>
      </w:r>
      <w:r w:rsidR="00307945" w:rsidRPr="00CA09D5">
        <w:rPr>
          <w:sz w:val="24"/>
          <w:szCs w:val="24"/>
          <w:lang w:val="en-US"/>
        </w:rPr>
        <w:t xml:space="preserve"> </w:t>
      </w:r>
      <w:r w:rsidR="00717226">
        <w:rPr>
          <w:sz w:val="24"/>
          <w:szCs w:val="24"/>
          <w:lang w:val="en-US"/>
        </w:rPr>
        <w:t xml:space="preserve">However, </w:t>
      </w:r>
    </w:p>
    <w:p w14:paraId="1325460F" w14:textId="2DD0E63A" w:rsidR="005D2416" w:rsidRDefault="005D2416" w:rsidP="0060211A">
      <w:pPr>
        <w:rPr>
          <w:sz w:val="24"/>
          <w:szCs w:val="24"/>
          <w:lang w:val="en-US"/>
        </w:rPr>
      </w:pPr>
      <w:r>
        <w:rPr>
          <w:sz w:val="24"/>
          <w:szCs w:val="24"/>
          <w:lang w:val="en-US"/>
        </w:rPr>
        <w:lastRenderedPageBreak/>
        <w:t>Yu 2009 : “</w:t>
      </w:r>
      <w:r w:rsidRPr="005D2416">
        <w:rPr>
          <w:sz w:val="24"/>
          <w:szCs w:val="24"/>
          <w:lang w:val="en-US"/>
        </w:rPr>
        <w:t>Several previous studies demonstrated that TMFs of hydrophobic organics, such as HCB, HCH, p, p′-DDE and PCBs, estimated based on a food web including only poikilotherms (invertebrates, fish) were usually lower than those estimated based on a food web including both poikilotherms and homoetherms (sea-birds and mammals) (Fisk et al., 2001; Hop et al., 2002; Wan et al., 2008).</w:t>
      </w:r>
      <w:r>
        <w:rPr>
          <w:sz w:val="24"/>
          <w:szCs w:val="24"/>
          <w:lang w:val="en-US"/>
        </w:rPr>
        <w:t>”</w:t>
      </w:r>
    </w:p>
    <w:tbl>
      <w:tblPr>
        <w:tblStyle w:val="Grilledutableau"/>
        <w:tblW w:w="0" w:type="auto"/>
        <w:tblLook w:val="04A0" w:firstRow="1" w:lastRow="0" w:firstColumn="1" w:lastColumn="0" w:noHBand="0" w:noVBand="1"/>
      </w:tblPr>
      <w:tblGrid>
        <w:gridCol w:w="1988"/>
        <w:gridCol w:w="1708"/>
        <w:gridCol w:w="2015"/>
        <w:gridCol w:w="1619"/>
        <w:gridCol w:w="1732"/>
      </w:tblGrid>
      <w:tr w:rsidR="00717226" w14:paraId="0569E7B9" w14:textId="77777777" w:rsidTr="00717226">
        <w:tc>
          <w:tcPr>
            <w:tcW w:w="1988" w:type="dxa"/>
          </w:tcPr>
          <w:p w14:paraId="2C8A3EEC" w14:textId="23F3C614" w:rsidR="00717226" w:rsidRDefault="00F8651D" w:rsidP="005E71BF">
            <w:pPr>
              <w:pStyle w:val="Sansinterligne"/>
              <w:rPr>
                <w:lang w:val="en-US"/>
              </w:rPr>
            </w:pPr>
            <w:r>
              <w:rPr>
                <w:lang w:val="en-US"/>
              </w:rPr>
              <w:t>Source</w:t>
            </w:r>
          </w:p>
        </w:tc>
        <w:tc>
          <w:tcPr>
            <w:tcW w:w="1708" w:type="dxa"/>
          </w:tcPr>
          <w:p w14:paraId="33643EE1" w14:textId="552ABA20" w:rsidR="00717226" w:rsidRDefault="00F8651D" w:rsidP="005E71BF">
            <w:pPr>
              <w:pStyle w:val="Sansinterligne"/>
              <w:rPr>
                <w:lang w:val="en-US"/>
              </w:rPr>
            </w:pPr>
            <w:r>
              <w:rPr>
                <w:lang w:val="en-US"/>
              </w:rPr>
              <w:t>Food web type</w:t>
            </w:r>
          </w:p>
        </w:tc>
        <w:tc>
          <w:tcPr>
            <w:tcW w:w="2015" w:type="dxa"/>
          </w:tcPr>
          <w:p w14:paraId="4E9CA54C" w14:textId="4F4E0BA2" w:rsidR="00717226" w:rsidRDefault="00F8651D" w:rsidP="005E71BF">
            <w:pPr>
              <w:pStyle w:val="Sansinterligne"/>
              <w:rPr>
                <w:lang w:val="en-US"/>
              </w:rPr>
            </w:pPr>
            <w:r>
              <w:rPr>
                <w:lang w:val="en-US"/>
              </w:rPr>
              <w:t>Main trophic groups</w:t>
            </w:r>
          </w:p>
        </w:tc>
        <w:tc>
          <w:tcPr>
            <w:tcW w:w="1619" w:type="dxa"/>
          </w:tcPr>
          <w:p w14:paraId="5E781918" w14:textId="6D066C32" w:rsidR="00717226" w:rsidRDefault="00F8651D" w:rsidP="005E71BF">
            <w:pPr>
              <w:pStyle w:val="Sansinterligne"/>
              <w:rPr>
                <w:lang w:val="en-US"/>
              </w:rPr>
            </w:pPr>
            <w:r>
              <w:rPr>
                <w:lang w:val="en-US"/>
              </w:rPr>
              <w:t>Type of estimate</w:t>
            </w:r>
          </w:p>
        </w:tc>
        <w:tc>
          <w:tcPr>
            <w:tcW w:w="1732" w:type="dxa"/>
          </w:tcPr>
          <w:p w14:paraId="6A7E2BF9" w14:textId="2D3AD7BC" w:rsidR="00717226" w:rsidRDefault="00F8651D" w:rsidP="005E71BF">
            <w:pPr>
              <w:pStyle w:val="Sansinterligne"/>
              <w:rPr>
                <w:lang w:val="en-US"/>
              </w:rPr>
            </w:pPr>
            <w:r>
              <w:rPr>
                <w:lang w:val="en-US"/>
              </w:rPr>
              <w:t>Values</w:t>
            </w:r>
          </w:p>
        </w:tc>
      </w:tr>
      <w:tr w:rsidR="00326989" w14:paraId="7E6F2488" w14:textId="77777777" w:rsidTr="00717226">
        <w:tc>
          <w:tcPr>
            <w:tcW w:w="1988" w:type="dxa"/>
          </w:tcPr>
          <w:p w14:paraId="4BDF6212" w14:textId="1EF57F32" w:rsidR="00326989" w:rsidRDefault="00326989" w:rsidP="00155795">
            <w:pPr>
              <w:pStyle w:val="Sansinterligne"/>
              <w:rPr>
                <w:lang w:val="en-US"/>
              </w:rPr>
            </w:pPr>
            <w:r>
              <w:rPr>
                <w:lang w:val="en-US"/>
              </w:rPr>
              <w:fldChar w:fldCharType="begin"/>
            </w:r>
            <w:r>
              <w:rPr>
                <w:lang w:val="en-US"/>
              </w:rPr>
              <w:instrText xml:space="preserve"> ADDIN ZOTERO_ITEM CSL_CITATION {"citationID":"78dVfMq2","properties":{"formattedCitation":"(Di Paolo {\\i{}et al.}, 2010)","plainCitation":"(Di Paolo et al., 2010)","noteIndex":0},"citationItems":[{"id":1108,"uris":["http://zotero.org/users/3305729/items/98ZCGX6M"],"itemData":{"id":1108,"type":"article-journal","abstract":"Bioavailability and bioaccumulation of polybrominated diphenylethers (PBDEs) are affected by adsorption on black carbon (BC) and metabolism in biota, respectively. Recent studies have addressed these two processes separately, illustrating their importance in assessing contaminant dynamics. In order to properly examine biomagnification of polychlorinated biphenyls (PCBs) and PBDEs in an estuarine food-web, here we set up a black carbon inclusive multichemical model. A dual domain sorption model, which accounted for sorption to organic matter (OM) and black carbon (BC), was used to estimate aqueous phase concentrations from the measured chemical concentrations in suspended solids. We adapted a previously published multichemical model that tracks the movement of a parent compound and its metabolites in each organism and within its food web. First, the model was calibrated for seven PCB congeners assuming negligible metabolism. Subsequently, PBDE biomagnification was modeled, including biotransformation and bioformation of PBDE congeners, keeping the other model parameters the same. The integrated model was capable of predicting trophic magnification factors (TMF) within error limits. PBDE metabolic half-lives ranged 21−415 days and agreed to literature data. The results showed importance of including BC as an adsorbing phase, and biotransformation and bioformation of PBDEs for a proper assessment of their dynamics in aquatic systems.","container-title":"Environmental Science &amp; Technology","DOI":"10.1021/es101247e","ISSN":"0013-936X","issue":"19","journalAbbreviation":"Environ. Sci. Technol.","note":"publisher: American Chemical Society","page":"7548-7554","source":"ACS Publications","title":"Black Carbon Inclusive Multichemical Modeling of PBDE and PCB Biomagnification and -Transformation in Estuarine Food Webs","volume":"44","author":[{"family":"Di Paolo","given":"Carolina"},{"family":"Gandhi","given":"Nilima"},{"family":"Bhavsar","given":"Satyendra P."},{"family":"Van den Heuvel-Greve","given":"Martine"},{"family":"Koelmans","given":"Albert A."}],"issued":{"date-parts":[["2010",10,1]]},"citation-key":"dipaoloBlackCarbonInclusive2010"}}],"schema":"https://github.com/citation-style-language/schema/raw/master/csl-citation.json"} </w:instrText>
            </w:r>
            <w:r>
              <w:rPr>
                <w:lang w:val="en-US"/>
              </w:rPr>
              <w:fldChar w:fldCharType="separate"/>
            </w:r>
            <w:r w:rsidRPr="00326989">
              <w:rPr>
                <w:rFonts w:ascii="Calibri" w:hAnsi="Calibri" w:cs="Calibri"/>
                <w:szCs w:val="24"/>
              </w:rPr>
              <w:t xml:space="preserve">(Di Paolo </w:t>
            </w:r>
            <w:r w:rsidRPr="00326989">
              <w:rPr>
                <w:rFonts w:ascii="Calibri" w:hAnsi="Calibri" w:cs="Calibri"/>
                <w:i/>
                <w:iCs/>
                <w:szCs w:val="24"/>
              </w:rPr>
              <w:t>et al.</w:t>
            </w:r>
            <w:r w:rsidRPr="00326989">
              <w:rPr>
                <w:rFonts w:ascii="Calibri" w:hAnsi="Calibri" w:cs="Calibri"/>
                <w:szCs w:val="24"/>
              </w:rPr>
              <w:t>, 2010)</w:t>
            </w:r>
            <w:r>
              <w:rPr>
                <w:lang w:val="en-US"/>
              </w:rPr>
              <w:fldChar w:fldCharType="end"/>
            </w:r>
          </w:p>
        </w:tc>
        <w:tc>
          <w:tcPr>
            <w:tcW w:w="1708" w:type="dxa"/>
          </w:tcPr>
          <w:p w14:paraId="53C2216F" w14:textId="56AA00AB" w:rsidR="00326989" w:rsidRDefault="00326989" w:rsidP="00155795">
            <w:pPr>
              <w:pStyle w:val="Sansinterligne"/>
              <w:rPr>
                <w:lang w:val="en-US"/>
              </w:rPr>
            </w:pPr>
            <w:r>
              <w:rPr>
                <w:lang w:val="en-US"/>
              </w:rPr>
              <w:t>Estuarine</w:t>
            </w:r>
            <w:r w:rsidR="00163991">
              <w:rPr>
                <w:lang w:val="en-US"/>
              </w:rPr>
              <w:t xml:space="preserve"> (</w:t>
            </w:r>
            <w:r w:rsidR="00163991" w:rsidRPr="00163991">
              <w:rPr>
                <w:lang w:val="en-US"/>
              </w:rPr>
              <w:t>Terneuzen</w:t>
            </w:r>
            <w:r w:rsidR="00163991">
              <w:rPr>
                <w:lang w:val="en-US"/>
              </w:rPr>
              <w:t xml:space="preserve">, </w:t>
            </w:r>
            <w:r w:rsidR="00163991" w:rsidRPr="00163991">
              <w:rPr>
                <w:lang w:val="en-US"/>
              </w:rPr>
              <w:t>Western</w:t>
            </w:r>
            <w:r w:rsidR="00163991" w:rsidRPr="00163991">
              <w:rPr>
                <w:lang w:val="en-US"/>
              </w:rPr>
              <w:t xml:space="preserve"> </w:t>
            </w:r>
            <w:r w:rsidR="00163991" w:rsidRPr="00163991">
              <w:rPr>
                <w:lang w:val="en-US"/>
              </w:rPr>
              <w:t>Scheldt estuary</w:t>
            </w:r>
            <w:r w:rsidR="00163991">
              <w:rPr>
                <w:lang w:val="en-US"/>
              </w:rPr>
              <w:t>)</w:t>
            </w:r>
          </w:p>
        </w:tc>
        <w:tc>
          <w:tcPr>
            <w:tcW w:w="2015" w:type="dxa"/>
          </w:tcPr>
          <w:p w14:paraId="59897172" w14:textId="0CCC583B" w:rsidR="00326989" w:rsidRDefault="00326989" w:rsidP="00155795">
            <w:pPr>
              <w:pStyle w:val="Sansinterligne"/>
              <w:rPr>
                <w:lang w:val="en-US"/>
              </w:rPr>
            </w:pPr>
            <w:r>
              <w:rPr>
                <w:lang w:val="en-US"/>
              </w:rPr>
              <w:t>Plankton, macroinvertebrates, fish</w:t>
            </w:r>
          </w:p>
        </w:tc>
        <w:tc>
          <w:tcPr>
            <w:tcW w:w="1619" w:type="dxa"/>
          </w:tcPr>
          <w:p w14:paraId="08D1FF41" w14:textId="102260E1" w:rsidR="00326989" w:rsidRDefault="00326989" w:rsidP="00155795">
            <w:pPr>
              <w:pStyle w:val="Sansinterligne"/>
              <w:rPr>
                <w:lang w:val="en-US"/>
              </w:rPr>
            </w:pPr>
            <w:r>
              <w:rPr>
                <w:lang w:val="en-US"/>
              </w:rPr>
              <w:t xml:space="preserve">TMF </w:t>
            </w:r>
            <w:r w:rsidR="0058284C">
              <w:rPr>
                <w:lang w:val="en-US"/>
              </w:rPr>
              <w:t xml:space="preserve">CB153 </w:t>
            </w:r>
            <w:r>
              <w:rPr>
                <w:lang w:val="en-US"/>
              </w:rPr>
              <w:t>(TL 1.3-3.8)</w:t>
            </w:r>
          </w:p>
        </w:tc>
        <w:tc>
          <w:tcPr>
            <w:tcW w:w="1732" w:type="dxa"/>
          </w:tcPr>
          <w:p w14:paraId="7B3A161C" w14:textId="135B3629" w:rsidR="00326989" w:rsidRDefault="00326989" w:rsidP="00155795">
            <w:pPr>
              <w:pStyle w:val="Sansinterligne"/>
              <w:rPr>
                <w:lang w:val="en-US"/>
              </w:rPr>
            </w:pPr>
            <w:r>
              <w:rPr>
                <w:lang w:val="en-US"/>
              </w:rPr>
              <w:t>3.03</w:t>
            </w:r>
            <w:r w:rsidR="0058284C">
              <w:rPr>
                <w:lang w:val="en-US"/>
              </w:rPr>
              <w:t xml:space="preserve"> (CI: 2.35-3.91)</w:t>
            </w:r>
          </w:p>
        </w:tc>
      </w:tr>
      <w:tr w:rsidR="00D3423C" w14:paraId="03CEB4EF" w14:textId="77777777" w:rsidTr="00717226">
        <w:tc>
          <w:tcPr>
            <w:tcW w:w="1988" w:type="dxa"/>
          </w:tcPr>
          <w:p w14:paraId="3F9423A0" w14:textId="5A78D165" w:rsidR="00D3423C" w:rsidRDefault="00D3423C" w:rsidP="00155795">
            <w:pPr>
              <w:pStyle w:val="Sansinterligne"/>
              <w:rPr>
                <w:lang w:val="en-US"/>
              </w:rPr>
            </w:pPr>
            <w:r>
              <w:rPr>
                <w:lang w:val="en-US"/>
              </w:rPr>
              <w:fldChar w:fldCharType="begin"/>
            </w:r>
            <w:r>
              <w:rPr>
                <w:lang w:val="en-US"/>
              </w:rPr>
              <w:instrText xml:space="preserve"> ADDIN ZOTERO_ITEM CSL_CITATION {"citationID":"fvX2RLqF","properties":{"formattedCitation":"(Van Ael {\\i{}et al.}, 2013)","plainCitation":"(Van Ael et al., 2013)","noteIndex":0},"citationItems":[{"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lang w:val="en-US"/>
              </w:rPr>
              <w:fldChar w:fldCharType="separate"/>
            </w:r>
            <w:r w:rsidRPr="00D3423C">
              <w:rPr>
                <w:rFonts w:ascii="Calibri" w:hAnsi="Calibri" w:cs="Calibri"/>
                <w:szCs w:val="24"/>
              </w:rPr>
              <w:t xml:space="preserve">(Van Ael </w:t>
            </w:r>
            <w:r w:rsidRPr="00D3423C">
              <w:rPr>
                <w:rFonts w:ascii="Calibri" w:hAnsi="Calibri" w:cs="Calibri"/>
                <w:i/>
                <w:iCs/>
                <w:szCs w:val="24"/>
              </w:rPr>
              <w:t>et al.</w:t>
            </w:r>
            <w:r w:rsidRPr="00D3423C">
              <w:rPr>
                <w:rFonts w:ascii="Calibri" w:hAnsi="Calibri" w:cs="Calibri"/>
                <w:szCs w:val="24"/>
              </w:rPr>
              <w:t>, 2013)</w:t>
            </w:r>
            <w:r>
              <w:rPr>
                <w:lang w:val="en-US"/>
              </w:rPr>
              <w:fldChar w:fldCharType="end"/>
            </w:r>
          </w:p>
        </w:tc>
        <w:tc>
          <w:tcPr>
            <w:tcW w:w="1708" w:type="dxa"/>
          </w:tcPr>
          <w:p w14:paraId="31277D7A" w14:textId="66EFD5C4" w:rsidR="00D3423C" w:rsidRDefault="00D3423C" w:rsidP="00155795">
            <w:pPr>
              <w:pStyle w:val="Sansinterligne"/>
              <w:rPr>
                <w:lang w:val="en-US"/>
              </w:rPr>
            </w:pPr>
            <w:r>
              <w:rPr>
                <w:lang w:val="en-US"/>
              </w:rPr>
              <w:t>Estuarine</w:t>
            </w:r>
            <w:r w:rsidR="00163991">
              <w:rPr>
                <w:lang w:val="en-US"/>
              </w:rPr>
              <w:t xml:space="preserve"> (</w:t>
            </w:r>
            <w:r w:rsidR="00163991" w:rsidRPr="00163991">
              <w:rPr>
                <w:lang w:val="en-US"/>
              </w:rPr>
              <w:t>Terneuzen</w:t>
            </w:r>
            <w:r w:rsidR="00163991">
              <w:rPr>
                <w:lang w:val="en-US"/>
              </w:rPr>
              <w:t xml:space="preserve">, </w:t>
            </w:r>
            <w:r w:rsidR="00163991" w:rsidRPr="00163991">
              <w:rPr>
                <w:lang w:val="en-US"/>
              </w:rPr>
              <w:t>Western Scheldt estuary</w:t>
            </w:r>
            <w:r w:rsidR="00163991">
              <w:rPr>
                <w:lang w:val="en-US"/>
              </w:rPr>
              <w:t>)</w:t>
            </w:r>
          </w:p>
        </w:tc>
        <w:tc>
          <w:tcPr>
            <w:tcW w:w="2015" w:type="dxa"/>
          </w:tcPr>
          <w:p w14:paraId="53058EAE" w14:textId="74412070" w:rsidR="00D3423C" w:rsidRDefault="00D3423C" w:rsidP="00155795">
            <w:pPr>
              <w:pStyle w:val="Sansinterligne"/>
              <w:rPr>
                <w:lang w:val="en-US"/>
              </w:rPr>
            </w:pPr>
            <w:r>
              <w:rPr>
                <w:lang w:val="en-US"/>
              </w:rPr>
              <w:t>Plankton, macroinvertebrates, fish</w:t>
            </w:r>
          </w:p>
        </w:tc>
        <w:tc>
          <w:tcPr>
            <w:tcW w:w="1619" w:type="dxa"/>
          </w:tcPr>
          <w:p w14:paraId="173F8F7E" w14:textId="48606420" w:rsidR="00D3423C" w:rsidRDefault="00D3423C" w:rsidP="00155795">
            <w:pPr>
              <w:pStyle w:val="Sansinterligne"/>
              <w:rPr>
                <w:lang w:val="en-US"/>
              </w:rPr>
            </w:pPr>
            <w:r>
              <w:rPr>
                <w:lang w:val="en-US"/>
              </w:rPr>
              <w:t>TMF CB153</w:t>
            </w:r>
          </w:p>
        </w:tc>
        <w:tc>
          <w:tcPr>
            <w:tcW w:w="1732" w:type="dxa"/>
          </w:tcPr>
          <w:p w14:paraId="7C7085EC" w14:textId="7A5215B2" w:rsidR="00D3423C" w:rsidRDefault="00D3423C" w:rsidP="00155795">
            <w:pPr>
              <w:pStyle w:val="Sansinterligne"/>
              <w:rPr>
                <w:lang w:val="en-US"/>
              </w:rPr>
            </w:pPr>
            <w:r>
              <w:rPr>
                <w:lang w:val="en-US"/>
              </w:rPr>
              <w:t>1.16 (N=30)</w:t>
            </w:r>
          </w:p>
        </w:tc>
      </w:tr>
      <w:tr w:rsidR="00300C4D" w14:paraId="250625DE" w14:textId="77777777" w:rsidTr="00717226">
        <w:tc>
          <w:tcPr>
            <w:tcW w:w="1988" w:type="dxa"/>
          </w:tcPr>
          <w:p w14:paraId="1A184423" w14:textId="3ABE5AB2" w:rsidR="00300C4D" w:rsidRDefault="00300C4D" w:rsidP="00300C4D">
            <w:pPr>
              <w:pStyle w:val="Sansinterligne"/>
              <w:rPr>
                <w:lang w:val="en-US"/>
              </w:rPr>
            </w:pPr>
            <w:r>
              <w:rPr>
                <w:lang w:val="en-US"/>
              </w:rPr>
              <w:fldChar w:fldCharType="begin"/>
            </w:r>
            <w:r>
              <w:rPr>
                <w:lang w:val="en-US"/>
              </w:rPr>
              <w:instrText xml:space="preserve"> ADDIN ZOTERO_ITEM CSL_CITATION {"citationID":"68JwZilV","properties":{"formattedCitation":"(Kobayashi {\\i{}et al.}, 2015)","plainCitation":"(Kobayashi et al., 2015)","noteIndex":0},"citationItems":[{"id":1072,"uris":["http://zotero.org/users/3305729/items/5XUKDCQD"],"itemData":{"id":1072,"type":"article-journal","abstract":"To evaluate trophic biomagnification of polychlorinated biphenyls (PCBs) and polybrominated diphenyl ethers (PBDEs) in an estuary of the Ariake Sea, Japan, we measured concentrations of 209 PCB congeners and 28 PBDE congeners, and nitrogen stable isotope (δ15N) levels in living aquatic organisms. The trophic magnification factor (TMF) for ΣPCBs (all 209 congeners) was 1.52, and TMFs for 58 PCB congeners ranged from 0.90 to 3.28. In contrast, TMF for ΣPBDEs was 1.17, and TMFs for 7 PBDE congeners ranged from 0.46 to 1.66. TMFs of PCB and PBDE congeners in this study were lower than those in marine food webs, and were similar to those in a lake food web. However, although negative relationships were observed between TMF and log octanol–water partition coefficient (KOW) values among PCB congeners in this study (log KOW up to 7), positive relationships have been reported in several other studies. In the present estuary, PCB concentrations in sea bass may not reach a steady state because sea bass are migratory species. Therefore, TMFs of highly chlorinated congeners with high log KOW values take longer to reach the steady state and may not increase with increasing log KOW.","container-title":"Chemosphere","DOI":"10.1016/j.chemosphere.2014.08.066","ISSN":"0045-6535","journalAbbreviation":"Chemosphere","page":"201-206","source":"ScienceDirect","title":"Trophic magnification of polychlorinated biphenyls and polybrominated diphenyl ethers in an estuarine food web of the Ariake Sea, Japan","volume":"118","author":[{"family":"Kobayashi","given":"Jun"},{"family":"Imuta","given":"Yuki"},{"family":"Komorita","given":"Tomohiro"},{"family":"Yamada","given":"Katsumasa"},{"family":"Ishibashi","given":"Hiroshi"},{"family":"Ishihara","given":"Fumitaka"},{"family":"Nakashima","given":"Naoya"},{"family":"Sakai","given":"Jun"},{"family":"Arizono","given":"Koji"},{"family":"Koga","given":"Minoru"}],"issued":{"date-parts":[["2015",1,1]]},"citation-key":"kobayashiTrophicMagnificationPolychlorinated2015"}}],"schema":"https://github.com/citation-style-language/schema/raw/master/csl-citation.json"} </w:instrText>
            </w:r>
            <w:r>
              <w:rPr>
                <w:lang w:val="en-US"/>
              </w:rPr>
              <w:fldChar w:fldCharType="separate"/>
            </w:r>
            <w:r w:rsidRPr="005E71BF">
              <w:rPr>
                <w:rFonts w:ascii="Calibri" w:hAnsi="Calibri" w:cs="Calibri"/>
                <w:szCs w:val="24"/>
              </w:rPr>
              <w:t xml:space="preserve">(Kobayashi </w:t>
            </w:r>
            <w:r w:rsidRPr="005E71BF">
              <w:rPr>
                <w:rFonts w:ascii="Calibri" w:hAnsi="Calibri" w:cs="Calibri"/>
                <w:i/>
                <w:iCs/>
                <w:szCs w:val="24"/>
              </w:rPr>
              <w:t>et al.</w:t>
            </w:r>
            <w:r w:rsidRPr="005E71BF">
              <w:rPr>
                <w:rFonts w:ascii="Calibri" w:hAnsi="Calibri" w:cs="Calibri"/>
                <w:szCs w:val="24"/>
              </w:rPr>
              <w:t>, 2015)</w:t>
            </w:r>
            <w:r>
              <w:rPr>
                <w:lang w:val="en-US"/>
              </w:rPr>
              <w:fldChar w:fldCharType="end"/>
            </w:r>
          </w:p>
        </w:tc>
        <w:tc>
          <w:tcPr>
            <w:tcW w:w="1708" w:type="dxa"/>
          </w:tcPr>
          <w:p w14:paraId="2FFAAD89" w14:textId="33AA2B9E" w:rsidR="00300C4D" w:rsidRDefault="00300C4D" w:rsidP="00300C4D">
            <w:pPr>
              <w:pStyle w:val="Sansinterligne"/>
              <w:rPr>
                <w:lang w:val="en-US"/>
              </w:rPr>
            </w:pPr>
            <w:r>
              <w:rPr>
                <w:lang w:val="en-US"/>
              </w:rPr>
              <w:t>Estuarine</w:t>
            </w:r>
          </w:p>
        </w:tc>
        <w:tc>
          <w:tcPr>
            <w:tcW w:w="2015" w:type="dxa"/>
          </w:tcPr>
          <w:p w14:paraId="3EE02ACD" w14:textId="225814C8" w:rsidR="00300C4D" w:rsidRDefault="00300C4D" w:rsidP="00300C4D">
            <w:pPr>
              <w:pStyle w:val="Sansinterligne"/>
              <w:rPr>
                <w:lang w:val="en-US"/>
              </w:rPr>
            </w:pPr>
            <w:r>
              <w:rPr>
                <w:lang w:val="en-US"/>
              </w:rPr>
              <w:t>Snail, fish</w:t>
            </w:r>
          </w:p>
        </w:tc>
        <w:tc>
          <w:tcPr>
            <w:tcW w:w="1619" w:type="dxa"/>
          </w:tcPr>
          <w:p w14:paraId="38D6BFA2" w14:textId="282201F7" w:rsidR="00300C4D" w:rsidRDefault="00300C4D" w:rsidP="00300C4D">
            <w:pPr>
              <w:pStyle w:val="Sansinterligne"/>
              <w:rPr>
                <w:lang w:val="en-US"/>
              </w:rPr>
            </w:pPr>
            <w:r>
              <w:rPr>
                <w:lang w:val="en-US"/>
              </w:rPr>
              <w:t>TMF CB153 (TL 2 vs 1.8-3.5)</w:t>
            </w:r>
          </w:p>
        </w:tc>
        <w:tc>
          <w:tcPr>
            <w:tcW w:w="1732" w:type="dxa"/>
          </w:tcPr>
          <w:p w14:paraId="2182766E" w14:textId="3BB23B3F" w:rsidR="00300C4D" w:rsidRDefault="00300C4D" w:rsidP="00300C4D">
            <w:pPr>
              <w:pStyle w:val="Sansinterligne"/>
              <w:rPr>
                <w:lang w:val="en-US"/>
              </w:rPr>
            </w:pPr>
            <w:r>
              <w:rPr>
                <w:lang w:val="en-US"/>
              </w:rPr>
              <w:t>1.06</w:t>
            </w:r>
          </w:p>
        </w:tc>
      </w:tr>
      <w:tr w:rsidR="00300C4D" w14:paraId="6D7CCB0B" w14:textId="77777777" w:rsidTr="00717226">
        <w:tc>
          <w:tcPr>
            <w:tcW w:w="1988" w:type="dxa"/>
          </w:tcPr>
          <w:p w14:paraId="696621E4" w14:textId="6EDD7DA5" w:rsidR="00300C4D" w:rsidRDefault="00300C4D" w:rsidP="00300C4D">
            <w:pPr>
              <w:pStyle w:val="Sansinterligne"/>
              <w:rPr>
                <w:lang w:val="en-US"/>
              </w:rPr>
            </w:pPr>
            <w:r w:rsidRPr="005E71BF">
              <w:fldChar w:fldCharType="begin"/>
            </w:r>
            <w:r w:rsidRPr="005E71BF">
              <w:instrText xml:space="preserve"> ADDIN ZOTERO_ITEM CSL_CITATION {"citationID":"jkI7xMLW","properties":{"formattedCitation":"(Fisk, Hobson and Norstrom, 2001)","plainCitation":"(Fisk, Hobson and Norstrom, 2001)","noteIndex":0},"citationItems":[{"id":1076,"uris":["http://zotero.org/users/3305729/items/WX5YR4AV"],"itemData":{"id":1076,"type":"article-journal","abstract":"Persistent organic pollutants (POPs) and stable isotopes of nitrogen (δ15N) were measured in zooplankton (6 species), a benthic invertebrate (Anonyx nugax), Arctic cod (Boreogadus saida), seabirds (6 species), and ringed seals (Phoca hispida) collected in 1998 in the Northwater Polynya to examine effects of biological and chemical factors on trophic transfer of POPs in an Arctic marine food web. Strong positive relationships were found between recalcitrant POP concentrations (lipid corrected) and trophic level based on stable isotopes of nitrogen, providing clear evidence of POP biomagnification in Arctic marine food webs. Food web magnification factors (FWMFs), derived from the slope of the POP-trophic level relationship, provided an overall magnification factor for the food web but over and underestimated biomagnification factors (BMFs) based on predator-prey concentrations in poikilotherms (fish) and homeotherms (seabirds and mammals), respectively. Greater biomagnification in homeotherms was attributed to their greater energy requirement and subsequent feeding rates. Within the homeotherms, seabirds had greater BMFs than ringed seal</w:instrText>
            </w:r>
            <w:r w:rsidRPr="00300C4D">
              <w:rPr>
                <w:lang w:val="en-US"/>
              </w:rPr>
              <w:instrText xml:space="preserve">s, consistent with greater energy demands in birds. Scavenging from marine mammal carcasses and accumulation in more contaminated winter habitats were considered important variables in seabird BMFs. Metabolic differences between species resulted in lower than expected BMFs, which would not be recognized in whole food web trophic level-POP relationships. The use of ∑POP groups, such as ∑PCB, is problematic because FWMFs and BMFs varied considerably between individual POPs. FWMFs of recalcitrant POPs had a strong positive relationship with log octanol - water partition coefficient (Kow). Results of this study show the utility of using </w:instrText>
            </w:r>
            <w:r w:rsidRPr="005E71BF">
              <w:instrText>δ</w:instrText>
            </w:r>
            <w:r w:rsidRPr="00300C4D">
              <w:rPr>
                <w:lang w:val="en-US"/>
              </w:rPr>
              <w:instrText xml:space="preserve">15N to characterize trophic level and trophic transfer of POPs but highlight the effects of species and chemical differences on trophic transfer of POPs that can be overlooked when a single magnification factor is applied to an entire food web.","archive":"Scopus","container-title":"Environmental Science and Technology","DOI":"10.1021/es001459w","issue":"4","page":"732-738","source":"Scopus","title":"Influence of chemical and biological factors on trophic transfer of persistent organic pollutants in the Northwater Polynya marine food web","volume":"35","author":[{"family":"Fisk","given":"A.T."},{"family":"Hobson","given":"K.A."},{"family":"Norstrom","given":"R.J."}],"issued":{"date-parts":[["2001"]]},"citation-key":"fiskInfluenceChemicalBiological2001"}}],"schema":"https://github.com/citation-style-language/schema/raw/master/csl-citation.json"} </w:instrText>
            </w:r>
            <w:r w:rsidRPr="005E71BF">
              <w:fldChar w:fldCharType="separate"/>
            </w:r>
            <w:r w:rsidRPr="00300C4D">
              <w:rPr>
                <w:lang w:val="en-US"/>
              </w:rPr>
              <w:t>(Fisk, Hobson and Norstrom, 2001)</w:t>
            </w:r>
            <w:r w:rsidRPr="005E71BF">
              <w:fldChar w:fldCharType="end"/>
            </w:r>
          </w:p>
        </w:tc>
        <w:tc>
          <w:tcPr>
            <w:tcW w:w="1708" w:type="dxa"/>
          </w:tcPr>
          <w:p w14:paraId="0E2F1DD8" w14:textId="422A0F10" w:rsidR="00300C4D" w:rsidRDefault="00300C4D" w:rsidP="00300C4D">
            <w:pPr>
              <w:pStyle w:val="Sansinterligne"/>
              <w:rPr>
                <w:lang w:val="en-US"/>
              </w:rPr>
            </w:pPr>
            <w:r>
              <w:rPr>
                <w:lang w:val="en-US"/>
              </w:rPr>
              <w:t>Arctic marine</w:t>
            </w:r>
          </w:p>
        </w:tc>
        <w:tc>
          <w:tcPr>
            <w:tcW w:w="2015" w:type="dxa"/>
          </w:tcPr>
          <w:p w14:paraId="40989E2B" w14:textId="6290B6D9" w:rsidR="00300C4D" w:rsidRDefault="00300C4D" w:rsidP="00300C4D">
            <w:pPr>
              <w:pStyle w:val="Sansinterligne"/>
              <w:rPr>
                <w:lang w:val="en-US"/>
              </w:rPr>
            </w:pPr>
            <w:r>
              <w:rPr>
                <w:lang w:val="en-US"/>
              </w:rPr>
              <w:t>Copepod, fish, marine birds, marine mammals</w:t>
            </w:r>
          </w:p>
        </w:tc>
        <w:tc>
          <w:tcPr>
            <w:tcW w:w="1619" w:type="dxa"/>
          </w:tcPr>
          <w:p w14:paraId="39F8A207" w14:textId="64C37B18" w:rsidR="00300C4D" w:rsidRDefault="00300C4D" w:rsidP="00300C4D">
            <w:pPr>
              <w:pStyle w:val="Sansinterligne"/>
              <w:rPr>
                <w:lang w:val="en-US"/>
              </w:rPr>
            </w:pPr>
            <w:r>
              <w:rPr>
                <w:lang w:val="en-US"/>
              </w:rPr>
              <w:t>TL-BMF CB153</w:t>
            </w:r>
          </w:p>
        </w:tc>
        <w:tc>
          <w:tcPr>
            <w:tcW w:w="1732" w:type="dxa"/>
          </w:tcPr>
          <w:p w14:paraId="126CA82F" w14:textId="3A5646DF" w:rsidR="00300C4D" w:rsidRDefault="00300C4D" w:rsidP="00300C4D">
            <w:pPr>
              <w:pStyle w:val="Sansinterligne"/>
              <w:rPr>
                <w:lang w:val="en-US"/>
              </w:rPr>
            </w:pPr>
            <w:r>
              <w:rPr>
                <w:lang w:val="en-US"/>
              </w:rPr>
              <w:t>9.7 [1.2-198.2] (Q1&amp;3: 17.9-120.8, n=9)</w:t>
            </w:r>
          </w:p>
        </w:tc>
      </w:tr>
      <w:tr w:rsidR="00803D35" w14:paraId="60B74468" w14:textId="77777777" w:rsidTr="00717226">
        <w:tc>
          <w:tcPr>
            <w:tcW w:w="1988" w:type="dxa"/>
            <w:vMerge w:val="restart"/>
          </w:tcPr>
          <w:p w14:paraId="0550D7A5" w14:textId="4B8501CC" w:rsidR="00803D35" w:rsidRPr="005E71BF" w:rsidRDefault="00803D35" w:rsidP="00300C4D">
            <w:pPr>
              <w:pStyle w:val="Sansinterligne"/>
            </w:pPr>
            <w:r>
              <w:fldChar w:fldCharType="begin"/>
            </w:r>
            <w:r>
              <w:instrText xml:space="preserve"> ADDIN ZOTERO_ITEM CSL_CITATION {"citationID":"US2XDInN","properties":{"formattedCitation":"(Hop {\\i{}et al.}, 2002)","plainCitation":"(Hop et al., 2002)","noteIndex":0},"citationItems":[{"id":1085,"uris":["http://zotero.org/users/3305729/items/BEDV7FZ8"],"itemData":{"id":1085,"type":"article-journal","abstract":"Food web magnification of persistent organic pollutants (POPs) was determined for the Barents Sea food web using δ15N as a continuous variable for assessing trophic levels (TL). The food web investigated comprised zooplankton, ice fauna and fish (poikilotherms, TL 1.7−3.3), and seabirds and seals (homeotherms, TL 3.3−4.2), with zooplankton representing the lowest and glaucous gull the highest trophic level. Concentrations of lipophilic and persistent organochlorines were orders of magnitude higher in homeotherms than in poikilotherms. These compounds had significantly higher rates of increase per trophic level in homeotherms relative to poikilotherms, with the highest food web magnification factors (FWMFs) for cis-chlordane and p,p‘-DDE. Some compounds, such as trans-nonachlor and HCB, had similar rates of increase throughout the food web, whereas compounds that are more readily eliminated (γ-HCH) showed no relationship with trophic level. It is preferable to calculate FWMFs with regard to thermal groups, because the different energy requirements and biotransformation abilities between poikilotherms and homeotherms may give different rates of contaminant increase with trophic level. When biomagnification is compared between ecosystems, FWMFs are preferable to single predator−prey biomagnification factors. FWMFs represent a trophic level increase of contaminants that is average for the food chain rather than an increase for a specific predator−prey relationship. The Barents Sea FWMFs were generally comparable to those determined for marine food webs with similar food chain lengths in the Canadian Arctic.","container-title":"Environmental Science &amp; Technology","DOI":"10.1021/es010231l","ISSN":"0013-936X","issue":"12","journalAbbreviation":"Environ. Sci. Technol.","note":"publisher: American Chemical Society","page":"2589-2597","source":"ACS Publications","title":"Food Web Magnification of Persistent Organic Pollutants in Poikilotherms and Homeotherms from the Barents Sea","volume":"36","author":[{"family":"Hop","given":"Haakon"},{"family":"Borgå","given":"Katrine"},{"family":"Gabrielsen","given":"Geir Wing"},{"family":"Kleivane","given":"Lars"},{"family":"Skaare","given":"Janneche Utne"}],"issued":{"date-parts":[["2002",6,1]]},"citation-key":"hopFoodWebMagnification2002"}}],"schema":"https://github.com/citation-style-language/schema/raw/master/csl-citation.json"} </w:instrText>
            </w:r>
            <w:r>
              <w:fldChar w:fldCharType="separate"/>
            </w:r>
            <w:r w:rsidRPr="00803D35">
              <w:rPr>
                <w:rFonts w:ascii="Calibri" w:hAnsi="Calibri" w:cs="Calibri"/>
                <w:szCs w:val="24"/>
              </w:rPr>
              <w:t xml:space="preserve">(Hop </w:t>
            </w:r>
            <w:r w:rsidRPr="00803D35">
              <w:rPr>
                <w:rFonts w:ascii="Calibri" w:hAnsi="Calibri" w:cs="Calibri"/>
                <w:i/>
                <w:iCs/>
                <w:szCs w:val="24"/>
              </w:rPr>
              <w:t>et al.</w:t>
            </w:r>
            <w:r w:rsidRPr="00803D35">
              <w:rPr>
                <w:rFonts w:ascii="Calibri" w:hAnsi="Calibri" w:cs="Calibri"/>
                <w:szCs w:val="24"/>
              </w:rPr>
              <w:t>, 2002)</w:t>
            </w:r>
            <w:r>
              <w:fldChar w:fldCharType="end"/>
            </w:r>
          </w:p>
        </w:tc>
        <w:tc>
          <w:tcPr>
            <w:tcW w:w="1708" w:type="dxa"/>
            <w:vMerge w:val="restart"/>
          </w:tcPr>
          <w:p w14:paraId="096D790F" w14:textId="761C3016" w:rsidR="00803D35" w:rsidRDefault="00803D35" w:rsidP="00300C4D">
            <w:pPr>
              <w:pStyle w:val="Sansinterligne"/>
              <w:rPr>
                <w:lang w:val="en-US"/>
              </w:rPr>
            </w:pPr>
            <w:r>
              <w:rPr>
                <w:lang w:val="en-US"/>
              </w:rPr>
              <w:t>Arctic marine (</w:t>
            </w:r>
            <w:r w:rsidRPr="00803D35">
              <w:rPr>
                <w:lang w:val="en-US"/>
              </w:rPr>
              <w:t>Barents Sea</w:t>
            </w:r>
            <w:r>
              <w:rPr>
                <w:lang w:val="en-US"/>
              </w:rPr>
              <w:t>)</w:t>
            </w:r>
          </w:p>
        </w:tc>
        <w:tc>
          <w:tcPr>
            <w:tcW w:w="2015" w:type="dxa"/>
            <w:vMerge w:val="restart"/>
          </w:tcPr>
          <w:p w14:paraId="47C9FD0E" w14:textId="1688443B" w:rsidR="00803D35" w:rsidRDefault="00803D35" w:rsidP="00300C4D">
            <w:pPr>
              <w:pStyle w:val="Sansinterligne"/>
              <w:rPr>
                <w:lang w:val="en-US"/>
              </w:rPr>
            </w:pPr>
            <w:r>
              <w:rPr>
                <w:lang w:val="en-US"/>
              </w:rPr>
              <w:t>Poikiloterms: macroinvertebrates, fish</w:t>
            </w:r>
          </w:p>
        </w:tc>
        <w:tc>
          <w:tcPr>
            <w:tcW w:w="1619" w:type="dxa"/>
          </w:tcPr>
          <w:p w14:paraId="2AFDDC4D" w14:textId="673B95D7" w:rsidR="00803D35" w:rsidRDefault="00803D35" w:rsidP="00300C4D">
            <w:pPr>
              <w:pStyle w:val="Sansinterligne"/>
              <w:rPr>
                <w:lang w:val="en-US"/>
              </w:rPr>
            </w:pPr>
            <w:r>
              <w:rPr>
                <w:lang w:val="en-US"/>
              </w:rPr>
              <w:t>TMF CB153 (TL 1.6-3.5)</w:t>
            </w:r>
          </w:p>
        </w:tc>
        <w:tc>
          <w:tcPr>
            <w:tcW w:w="1732" w:type="dxa"/>
          </w:tcPr>
          <w:p w14:paraId="67F9441F" w14:textId="0F350678" w:rsidR="00803D35" w:rsidRDefault="00803D35" w:rsidP="00300C4D">
            <w:pPr>
              <w:pStyle w:val="Sansinterligne"/>
              <w:rPr>
                <w:lang w:val="en-US"/>
              </w:rPr>
            </w:pPr>
            <w:r>
              <w:rPr>
                <w:lang w:val="en-US"/>
              </w:rPr>
              <w:t>4.1</w:t>
            </w:r>
          </w:p>
        </w:tc>
      </w:tr>
      <w:tr w:rsidR="00803D35" w14:paraId="20BC2F16" w14:textId="77777777" w:rsidTr="00717226">
        <w:tc>
          <w:tcPr>
            <w:tcW w:w="1988" w:type="dxa"/>
            <w:vMerge/>
          </w:tcPr>
          <w:p w14:paraId="5F77B793" w14:textId="77777777" w:rsidR="00803D35" w:rsidRDefault="00803D35" w:rsidP="00300C4D">
            <w:pPr>
              <w:pStyle w:val="Sansinterligne"/>
            </w:pPr>
          </w:p>
        </w:tc>
        <w:tc>
          <w:tcPr>
            <w:tcW w:w="1708" w:type="dxa"/>
            <w:vMerge/>
          </w:tcPr>
          <w:p w14:paraId="0ECA74F9" w14:textId="77777777" w:rsidR="00803D35" w:rsidRDefault="00803D35" w:rsidP="00300C4D">
            <w:pPr>
              <w:pStyle w:val="Sansinterligne"/>
              <w:rPr>
                <w:lang w:val="en-US"/>
              </w:rPr>
            </w:pPr>
          </w:p>
        </w:tc>
        <w:tc>
          <w:tcPr>
            <w:tcW w:w="2015" w:type="dxa"/>
            <w:vMerge/>
          </w:tcPr>
          <w:p w14:paraId="07F61D86" w14:textId="77777777" w:rsidR="00803D35" w:rsidRDefault="00803D35" w:rsidP="00300C4D">
            <w:pPr>
              <w:pStyle w:val="Sansinterligne"/>
              <w:rPr>
                <w:lang w:val="en-US"/>
              </w:rPr>
            </w:pPr>
          </w:p>
        </w:tc>
        <w:tc>
          <w:tcPr>
            <w:tcW w:w="1619" w:type="dxa"/>
          </w:tcPr>
          <w:p w14:paraId="07D73F7A" w14:textId="309CDEF0" w:rsidR="00803D35" w:rsidRDefault="00803D35" w:rsidP="00300C4D">
            <w:pPr>
              <w:pStyle w:val="Sansinterligne"/>
              <w:rPr>
                <w:lang w:val="en-US"/>
              </w:rPr>
            </w:pPr>
            <w:r>
              <w:rPr>
                <w:lang w:val="en-US"/>
              </w:rPr>
              <w:t>BMF CB153</w:t>
            </w:r>
          </w:p>
        </w:tc>
        <w:tc>
          <w:tcPr>
            <w:tcW w:w="1732" w:type="dxa"/>
          </w:tcPr>
          <w:p w14:paraId="67AADBB9" w14:textId="352D9A75" w:rsidR="00803D35" w:rsidRDefault="00803D35" w:rsidP="00300C4D">
            <w:pPr>
              <w:pStyle w:val="Sansinterligne"/>
              <w:rPr>
                <w:lang w:val="en-US"/>
              </w:rPr>
            </w:pPr>
            <w:r>
              <w:rPr>
                <w:lang w:val="en-US"/>
              </w:rPr>
              <w:t>2.2-5.1</w:t>
            </w:r>
          </w:p>
        </w:tc>
      </w:tr>
      <w:tr w:rsidR="00300C4D" w14:paraId="5401D7C7" w14:textId="77777777" w:rsidTr="00717226">
        <w:tc>
          <w:tcPr>
            <w:tcW w:w="1988" w:type="dxa"/>
          </w:tcPr>
          <w:p w14:paraId="27B793F8" w14:textId="301DE9FC" w:rsidR="00300C4D" w:rsidRDefault="00300C4D" w:rsidP="00300C4D">
            <w:pPr>
              <w:pStyle w:val="Sansinterligne"/>
              <w:rPr>
                <w:lang w:val="en-US"/>
              </w:rPr>
            </w:pPr>
            <w:r w:rsidRPr="005E71BF">
              <w:fldChar w:fldCharType="begin"/>
            </w:r>
            <w:r w:rsidRPr="005E71BF">
              <w:instrText xml:space="preserve"> ADDIN ZOTERO_ITEM CSL_CITATION {"citationID":"6gy9TtN9","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Pr="005E71BF">
              <w:fldChar w:fldCharType="separate"/>
            </w:r>
            <w:r w:rsidRPr="005E71BF">
              <w:t>(Borgå et al., 2004)</w:t>
            </w:r>
            <w:r w:rsidRPr="005E71BF">
              <w:fldChar w:fldCharType="end"/>
            </w:r>
          </w:p>
        </w:tc>
        <w:tc>
          <w:tcPr>
            <w:tcW w:w="1708" w:type="dxa"/>
          </w:tcPr>
          <w:p w14:paraId="48B450EF" w14:textId="216436CD" w:rsidR="00300C4D" w:rsidRDefault="00300C4D" w:rsidP="00300C4D">
            <w:pPr>
              <w:pStyle w:val="Sansinterligne"/>
              <w:rPr>
                <w:lang w:val="en-US"/>
              </w:rPr>
            </w:pPr>
            <w:r>
              <w:rPr>
                <w:lang w:val="en-US"/>
              </w:rPr>
              <w:t>Arctic marine</w:t>
            </w:r>
            <w:r w:rsidR="00803D35">
              <w:rPr>
                <w:lang w:val="en-US"/>
              </w:rPr>
              <w:t xml:space="preserve"> (Arctic regions)</w:t>
            </w:r>
          </w:p>
        </w:tc>
        <w:tc>
          <w:tcPr>
            <w:tcW w:w="2015" w:type="dxa"/>
          </w:tcPr>
          <w:p w14:paraId="4891B15F" w14:textId="2DC717B7" w:rsidR="00300C4D" w:rsidRDefault="00300C4D" w:rsidP="00300C4D">
            <w:pPr>
              <w:pStyle w:val="Sansinterligne"/>
              <w:rPr>
                <w:lang w:val="en-US"/>
              </w:rPr>
            </w:pPr>
            <w:r>
              <w:rPr>
                <w:lang w:val="en-US"/>
              </w:rPr>
              <w:t>Plankton, macroinvertebrates, fish</w:t>
            </w:r>
          </w:p>
        </w:tc>
        <w:tc>
          <w:tcPr>
            <w:tcW w:w="1619" w:type="dxa"/>
          </w:tcPr>
          <w:p w14:paraId="184E6D78" w14:textId="49E592DC" w:rsidR="00300C4D" w:rsidRDefault="00300C4D" w:rsidP="00300C4D">
            <w:pPr>
              <w:pStyle w:val="Sansinterligne"/>
              <w:rPr>
                <w:lang w:val="en-US"/>
              </w:rPr>
            </w:pPr>
            <w:r>
              <w:rPr>
                <w:lang w:val="en-US"/>
              </w:rPr>
              <w:t>TMF CB153</w:t>
            </w:r>
          </w:p>
        </w:tc>
        <w:tc>
          <w:tcPr>
            <w:tcW w:w="1732" w:type="dxa"/>
          </w:tcPr>
          <w:p w14:paraId="073FD16D" w14:textId="77777777" w:rsidR="00300C4D" w:rsidRDefault="00300C4D" w:rsidP="00300C4D">
            <w:pPr>
              <w:pStyle w:val="Sansinterligne"/>
              <w:rPr>
                <w:lang w:val="en-US"/>
              </w:rPr>
            </w:pPr>
            <w:r>
              <w:rPr>
                <w:lang w:val="en-US"/>
              </w:rPr>
              <w:t>Min 4.1</w:t>
            </w:r>
          </w:p>
          <w:p w14:paraId="13CA53E9" w14:textId="3651EB5C" w:rsidR="00300C4D" w:rsidRDefault="00300C4D" w:rsidP="00300C4D">
            <w:pPr>
              <w:pStyle w:val="Sansinterligne"/>
              <w:rPr>
                <w:lang w:val="en-US"/>
              </w:rPr>
            </w:pPr>
            <w:r>
              <w:rPr>
                <w:lang w:val="en-US"/>
              </w:rPr>
              <w:t>Max 26.3</w:t>
            </w:r>
          </w:p>
        </w:tc>
      </w:tr>
      <w:tr w:rsidR="00300C4D" w14:paraId="0FF89C7B" w14:textId="77777777" w:rsidTr="00717226">
        <w:tc>
          <w:tcPr>
            <w:tcW w:w="1988" w:type="dxa"/>
          </w:tcPr>
          <w:p w14:paraId="0845F07D" w14:textId="08413ABD" w:rsidR="00300C4D" w:rsidRPr="005E71BF" w:rsidRDefault="00300C4D" w:rsidP="00300C4D">
            <w:pPr>
              <w:pStyle w:val="Sansinterligne"/>
            </w:pPr>
            <w:r>
              <w:rPr>
                <w:lang w:val="en-US"/>
              </w:rPr>
              <w:fldChar w:fldCharType="begin"/>
            </w:r>
            <w:r>
              <w:rPr>
                <w:lang w:val="en-US"/>
              </w:rPr>
              <w:instrText xml:space="preserve"> ADDIN ZOTERO_ITEM CSL_CITATION {"citationID":"x1yhbINm","properties":{"formattedCitation":"(Kelly {\\i{}et al.}, 2008)","plainCitation":"(Kelly et al., 2008)","noteIndex":0},"citationItems":[{"id":1104,"uris":["http://zotero.org/users/3305729/items/VVU2H43Z"],"itemData":{"id":1104,"type":"article-journal","abstract":"A comparative analysis of the bioaccumulation behaviour of polybrominated diphenyl ethers (PBDEs) and polychlorinated biphenyls (PCBs) was conducted involving simultaneous measurements of PBDE and PCB concentrations in organisms of a Canadian Arctic marine food web. Concentrations of individual PBDE congeners (BDE-28, -47, -99, -153, -154 and -183) in Arctic marine sediments (0.001–0.5 ng·g−1 dry wt) and biota (0.1–30 ng·g−1 wet wt) were low compared to those concentrations in biota from urbanized/industrial regions. While recalcitrant PCB congeners exhibited a high degree of biomagnification in this food web, PBDE congeners exhibited negligible biomagnification. Trophic magnification factors (TMFs) of PCBs ranged between 2.9 and 11, while TMFs of PBDEs ranged between 0.7 and 1.6. TMFs of several PBDE congeners (BDE-28, -66, -99, -100, -118, -153 and -154) were not statistically greater than 1, indicating a lack of food web magnification. BDE-47 was the only PBDE with a TMF (i.e. 1.6) statistically greater than 1, hence showing evidence of biomagnification in the food web. However, the TMF of BDE-47 (1.6) was substantially lower than TMFs of recalcitrant Cl5–Cl7 PCBs (TMFs~9–11). Species-specific bioaccumulation factors (BAFs) of PBDEs in homeotherms were much smaller than those for PCBs. This further indicates the low degree or absence of biomagnification of PBDEs compared to PCBs in this food web. The field observations suggest PBDEs exhibit a relatively rapid rate of depuration though biotransformation in Arctic marine organisms, which is consistent with laboratory studies in fish and rats.","container-title":"Science of The Total Environment","DOI":"10.1016/j.scitotenv.2008.03.045","ISSN":"0048-9697","issue":"1","journalAbbreviation":"Science of The Total Environment","page":"60-72","source":"ScienceDirect","title":"Bioaccumulation behaviour of polybrominated diphenyl ethers (PBDEs) in a Canadian Arctic marine food web","volume":"401","author":[{"family":"Kelly","given":"Barry C."},{"family":"Ikonomou","given":"Michael G."},{"family":"Blair","given":"Joel D."},{"family":"Gobas","given":"Frank A. P. C."}],"issued":{"date-parts":[["2008",8,15]]},"citation-key":"kellyBioaccumulationBehaviourPolybrominated2008"}}],"schema":"https://github.com/citation-style-language/schema/raw/master/csl-citation.json"} </w:instrText>
            </w:r>
            <w:r>
              <w:rPr>
                <w:lang w:val="en-US"/>
              </w:rPr>
              <w:fldChar w:fldCharType="separate"/>
            </w:r>
            <w:r w:rsidRPr="00155795">
              <w:rPr>
                <w:rFonts w:ascii="Calibri" w:hAnsi="Calibri" w:cs="Calibri"/>
                <w:szCs w:val="24"/>
              </w:rPr>
              <w:t xml:space="preserve">(Kelly </w:t>
            </w:r>
            <w:r w:rsidRPr="00155795">
              <w:rPr>
                <w:rFonts w:ascii="Calibri" w:hAnsi="Calibri" w:cs="Calibri"/>
                <w:i/>
                <w:iCs/>
                <w:szCs w:val="24"/>
              </w:rPr>
              <w:t>et al.</w:t>
            </w:r>
            <w:r w:rsidRPr="00155795">
              <w:rPr>
                <w:rFonts w:ascii="Calibri" w:hAnsi="Calibri" w:cs="Calibri"/>
                <w:szCs w:val="24"/>
              </w:rPr>
              <w:t>, 2008)</w:t>
            </w:r>
            <w:r>
              <w:rPr>
                <w:lang w:val="en-US"/>
              </w:rPr>
              <w:fldChar w:fldCharType="end"/>
            </w:r>
          </w:p>
        </w:tc>
        <w:tc>
          <w:tcPr>
            <w:tcW w:w="1708" w:type="dxa"/>
          </w:tcPr>
          <w:p w14:paraId="7E27A46D" w14:textId="4977131E" w:rsidR="00300C4D" w:rsidRDefault="00300C4D" w:rsidP="00300C4D">
            <w:pPr>
              <w:pStyle w:val="Sansinterligne"/>
              <w:rPr>
                <w:lang w:val="en-US"/>
              </w:rPr>
            </w:pPr>
            <w:r>
              <w:rPr>
                <w:lang w:val="en-US"/>
              </w:rPr>
              <w:t>Arctic marine</w:t>
            </w:r>
          </w:p>
        </w:tc>
        <w:tc>
          <w:tcPr>
            <w:tcW w:w="2015" w:type="dxa"/>
          </w:tcPr>
          <w:p w14:paraId="51DBF291" w14:textId="7825310C" w:rsidR="00300C4D" w:rsidRDefault="00300C4D" w:rsidP="00300C4D">
            <w:pPr>
              <w:pStyle w:val="Sansinterligne"/>
              <w:rPr>
                <w:lang w:val="en-US"/>
              </w:rPr>
            </w:pPr>
            <w:r>
              <w:rPr>
                <w:lang w:val="en-US"/>
              </w:rPr>
              <w:t>Plankton, bivalves, fish, marine mammals</w:t>
            </w:r>
          </w:p>
        </w:tc>
        <w:tc>
          <w:tcPr>
            <w:tcW w:w="1619" w:type="dxa"/>
          </w:tcPr>
          <w:p w14:paraId="7DF58003" w14:textId="45D7A0AE" w:rsidR="00300C4D" w:rsidRDefault="00300C4D" w:rsidP="00300C4D">
            <w:pPr>
              <w:pStyle w:val="Sansinterligne"/>
              <w:rPr>
                <w:lang w:val="en-US"/>
              </w:rPr>
            </w:pPr>
            <w:r>
              <w:rPr>
                <w:lang w:val="en-US"/>
              </w:rPr>
              <w:t>TMF CB153 (TL 2.3 vs 3.1-5.5)</w:t>
            </w:r>
          </w:p>
        </w:tc>
        <w:tc>
          <w:tcPr>
            <w:tcW w:w="1732" w:type="dxa"/>
          </w:tcPr>
          <w:p w14:paraId="4E3CDD0A" w14:textId="7C3C0ED8" w:rsidR="00300C4D" w:rsidRDefault="00300C4D" w:rsidP="00300C4D">
            <w:pPr>
              <w:pStyle w:val="Sansinterligne"/>
              <w:rPr>
                <w:lang w:val="en-US"/>
              </w:rPr>
            </w:pPr>
            <w:r>
              <w:rPr>
                <w:lang w:val="en-US"/>
              </w:rPr>
              <w:t>11 (CI : 8.6-14)</w:t>
            </w:r>
          </w:p>
        </w:tc>
      </w:tr>
      <w:tr w:rsidR="00300C4D" w14:paraId="2E8248BD" w14:textId="77777777" w:rsidTr="00717226">
        <w:tc>
          <w:tcPr>
            <w:tcW w:w="1988" w:type="dxa"/>
          </w:tcPr>
          <w:p w14:paraId="24725ECF" w14:textId="61E14928" w:rsidR="00300C4D" w:rsidRDefault="00300C4D" w:rsidP="00300C4D">
            <w:pPr>
              <w:pStyle w:val="Sansinterligne"/>
              <w:rPr>
                <w:lang w:val="en-US"/>
              </w:rPr>
            </w:pPr>
            <w:r w:rsidRPr="005E71BF">
              <w:fldChar w:fldCharType="begin"/>
            </w:r>
            <w:r w:rsidRPr="005E71BF">
              <w:instrText xml:space="preserve"> ADDIN ZOTERO_ITEM CSL_CITATION {"citationID":"07zrw2Su","properties":{"formattedCitation":"(Walters {\\i{}et al.}, 2011)","plainCitation":"(Walters et al., 2011)","noteIndex":0},"citationItems":[{"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5E71BF">
              <w:fldChar w:fldCharType="separate"/>
            </w:r>
            <w:r w:rsidRPr="005E71BF">
              <w:t>(Walters et al., 2011)</w:t>
            </w:r>
            <w:r w:rsidRPr="005E71BF">
              <w:fldChar w:fldCharType="end"/>
            </w:r>
          </w:p>
        </w:tc>
        <w:tc>
          <w:tcPr>
            <w:tcW w:w="1708" w:type="dxa"/>
          </w:tcPr>
          <w:p w14:paraId="52ABFBAC" w14:textId="1AC07DE4" w:rsidR="00300C4D" w:rsidRDefault="00300C4D" w:rsidP="00300C4D">
            <w:pPr>
              <w:pStyle w:val="Sansinterligne"/>
              <w:rPr>
                <w:lang w:val="en-US"/>
              </w:rPr>
            </w:pPr>
            <w:r>
              <w:rPr>
                <w:lang w:val="en-US"/>
              </w:rPr>
              <w:t>Lake</w:t>
            </w:r>
          </w:p>
        </w:tc>
        <w:tc>
          <w:tcPr>
            <w:tcW w:w="2015" w:type="dxa"/>
          </w:tcPr>
          <w:p w14:paraId="2AE2D279" w14:textId="65AA5F0E" w:rsidR="00300C4D" w:rsidRDefault="00300C4D" w:rsidP="00300C4D">
            <w:pPr>
              <w:pStyle w:val="Sansinterligne"/>
              <w:rPr>
                <w:lang w:val="en-US"/>
              </w:rPr>
            </w:pPr>
            <w:r>
              <w:rPr>
                <w:lang w:val="en-US"/>
              </w:rPr>
              <w:t>TMF</w:t>
            </w:r>
          </w:p>
        </w:tc>
        <w:tc>
          <w:tcPr>
            <w:tcW w:w="1619" w:type="dxa"/>
          </w:tcPr>
          <w:p w14:paraId="5AB12F64" w14:textId="540D8403" w:rsidR="00300C4D" w:rsidRDefault="00300C4D" w:rsidP="00300C4D">
            <w:pPr>
              <w:pStyle w:val="Sansinterligne"/>
              <w:rPr>
                <w:lang w:val="en-US"/>
              </w:rPr>
            </w:pPr>
            <w:r>
              <w:rPr>
                <w:lang w:val="en-US"/>
              </w:rPr>
              <w:t>TMF CB146</w:t>
            </w:r>
          </w:p>
        </w:tc>
        <w:tc>
          <w:tcPr>
            <w:tcW w:w="1732" w:type="dxa"/>
          </w:tcPr>
          <w:p w14:paraId="5A73FB73" w14:textId="258E3E75" w:rsidR="00300C4D" w:rsidRDefault="00300C4D" w:rsidP="00300C4D">
            <w:pPr>
              <w:pStyle w:val="Sansinterligne"/>
              <w:rPr>
                <w:lang w:val="en-US"/>
              </w:rPr>
            </w:pPr>
            <w:r>
              <w:rPr>
                <w:lang w:val="en-US"/>
              </w:rPr>
              <w:t>5.01</w:t>
            </w:r>
          </w:p>
        </w:tc>
      </w:tr>
      <w:tr w:rsidR="00803D35" w14:paraId="6C4C20B0" w14:textId="77777777" w:rsidTr="00717226">
        <w:tc>
          <w:tcPr>
            <w:tcW w:w="1988" w:type="dxa"/>
          </w:tcPr>
          <w:p w14:paraId="4FF54AD0" w14:textId="417A1218" w:rsidR="00803D35" w:rsidRPr="005E71BF" w:rsidRDefault="00803D35" w:rsidP="00300C4D">
            <w:pPr>
              <w:pStyle w:val="Sansinterligne"/>
            </w:pPr>
          </w:p>
        </w:tc>
        <w:tc>
          <w:tcPr>
            <w:tcW w:w="1708" w:type="dxa"/>
          </w:tcPr>
          <w:p w14:paraId="1043E89B" w14:textId="77777777" w:rsidR="00803D35" w:rsidRDefault="00803D35" w:rsidP="00300C4D">
            <w:pPr>
              <w:pStyle w:val="Sansinterligne"/>
              <w:rPr>
                <w:lang w:val="en-US"/>
              </w:rPr>
            </w:pPr>
          </w:p>
        </w:tc>
        <w:tc>
          <w:tcPr>
            <w:tcW w:w="2015" w:type="dxa"/>
          </w:tcPr>
          <w:p w14:paraId="183F2A06" w14:textId="77777777" w:rsidR="00803D35" w:rsidRDefault="00803D35" w:rsidP="00300C4D">
            <w:pPr>
              <w:pStyle w:val="Sansinterligne"/>
              <w:rPr>
                <w:lang w:val="en-US"/>
              </w:rPr>
            </w:pPr>
          </w:p>
        </w:tc>
        <w:tc>
          <w:tcPr>
            <w:tcW w:w="1619" w:type="dxa"/>
          </w:tcPr>
          <w:p w14:paraId="4A3BE5FF" w14:textId="77777777" w:rsidR="00803D35" w:rsidRDefault="00803D35" w:rsidP="00300C4D">
            <w:pPr>
              <w:pStyle w:val="Sansinterligne"/>
              <w:rPr>
                <w:lang w:val="en-US"/>
              </w:rPr>
            </w:pPr>
          </w:p>
        </w:tc>
        <w:tc>
          <w:tcPr>
            <w:tcW w:w="1732" w:type="dxa"/>
          </w:tcPr>
          <w:p w14:paraId="76F33BDA" w14:textId="77777777" w:rsidR="00803D35" w:rsidRDefault="00803D35" w:rsidP="00300C4D">
            <w:pPr>
              <w:pStyle w:val="Sansinterligne"/>
              <w:rPr>
                <w:lang w:val="en-US"/>
              </w:rPr>
            </w:pPr>
          </w:p>
        </w:tc>
      </w:tr>
    </w:tbl>
    <w:p w14:paraId="1BE05167" w14:textId="77777777" w:rsidR="00717226" w:rsidRPr="00CA09D5" w:rsidRDefault="00717226" w:rsidP="0060211A">
      <w:pPr>
        <w:rPr>
          <w:lang w:val="en-US"/>
        </w:rPr>
      </w:pPr>
    </w:p>
    <w:p w14:paraId="644D39E2" w14:textId="4292F3D3" w:rsidR="009A6374" w:rsidRDefault="00CA09D5" w:rsidP="00CA09D5">
      <w:pPr>
        <w:pStyle w:val="Titre3"/>
        <w:rPr>
          <w:lang w:val="en-US"/>
        </w:rPr>
      </w:pPr>
      <w:r w:rsidRPr="00CA09D5">
        <w:rPr>
          <w:lang w:val="en-US"/>
        </w:rPr>
        <w:t xml:space="preserve">Marked </w:t>
      </w:r>
      <w:r>
        <w:rPr>
          <w:lang w:val="en-US"/>
        </w:rPr>
        <w:t>i</w:t>
      </w:r>
      <w:r w:rsidRPr="00CA09D5">
        <w:rPr>
          <w:lang w:val="en-US"/>
        </w:rPr>
        <w:t>nter-</w:t>
      </w:r>
      <w:r w:rsidR="00523DB4">
        <w:rPr>
          <w:lang w:val="en-US"/>
        </w:rPr>
        <w:t xml:space="preserve"> and intra-</w:t>
      </w:r>
      <w:r>
        <w:rPr>
          <w:lang w:val="en-US"/>
        </w:rPr>
        <w:t>s</w:t>
      </w:r>
      <w:r w:rsidRPr="00CA09D5">
        <w:rPr>
          <w:lang w:val="en-US"/>
        </w:rPr>
        <w:t xml:space="preserve">pecific </w:t>
      </w:r>
      <w:r>
        <w:rPr>
          <w:lang w:val="en-US"/>
        </w:rPr>
        <w:t>v</w:t>
      </w:r>
      <w:r w:rsidRPr="00CA09D5">
        <w:rPr>
          <w:lang w:val="en-US"/>
        </w:rPr>
        <w:t xml:space="preserve">ariability in </w:t>
      </w:r>
      <w:r>
        <w:rPr>
          <w:lang w:val="en-US"/>
        </w:rPr>
        <w:t>p</w:t>
      </w:r>
      <w:r w:rsidRPr="00CA09D5">
        <w:rPr>
          <w:lang w:val="en-US"/>
        </w:rPr>
        <w:t>redator-</w:t>
      </w:r>
      <w:r>
        <w:rPr>
          <w:lang w:val="en-US"/>
        </w:rPr>
        <w:t>p</w:t>
      </w:r>
      <w:r w:rsidRPr="00CA09D5">
        <w:rPr>
          <w:lang w:val="en-US"/>
        </w:rPr>
        <w:t>rey BMFs</w:t>
      </w:r>
    </w:p>
    <w:p w14:paraId="10C76926" w14:textId="68207352" w:rsidR="0021097B" w:rsidRDefault="00D37CC3" w:rsidP="00D37CC3">
      <w:pPr>
        <w:rPr>
          <w:lang w:val="en-US"/>
        </w:rPr>
      </w:pPr>
      <w:r w:rsidRPr="00D37CC3">
        <w:rPr>
          <w:lang w:val="en-US"/>
        </w:rPr>
        <w:t xml:space="preserve">Our results reveal substantial interspecific variability in BMFs, </w:t>
      </w:r>
      <w:r w:rsidR="00282CF6">
        <w:rPr>
          <w:lang w:val="en-US"/>
        </w:rPr>
        <w:t xml:space="preserve">ranging </w:t>
      </w:r>
      <w:r w:rsidR="00523DB4">
        <w:rPr>
          <w:lang w:val="en-US"/>
        </w:rPr>
        <w:t>from biodilution to biomagnification</w:t>
      </w:r>
      <w:r w:rsidR="00282CF6">
        <w:rPr>
          <w:lang w:val="en-US"/>
        </w:rPr>
        <w:t>. This variability</w:t>
      </w:r>
      <w:r w:rsidRPr="00D37CC3">
        <w:rPr>
          <w:lang w:val="en-US"/>
        </w:rPr>
        <w:t xml:space="preserve"> appears to be closely linked to the heterogeneous contamination levels of prey species</w:t>
      </w:r>
      <w:r w:rsidRPr="00D37CC3">
        <w:rPr>
          <w:lang w:val="en-US"/>
        </w:rPr>
        <w:t xml:space="preserve"> </w:t>
      </w:r>
      <w:r w:rsidR="00CA09D5" w:rsidRPr="00D37CC3">
        <w:rPr>
          <w:lang w:val="en-US"/>
        </w:rPr>
        <w:t xml:space="preserve">(SI section 2.2). </w:t>
      </w:r>
      <w:r w:rsidR="00282CF6">
        <w:rPr>
          <w:lang w:val="en-US"/>
        </w:rPr>
        <w:t>As</w:t>
      </w:r>
      <w:r w:rsidR="00282CF6" w:rsidRPr="00D37CC3">
        <w:rPr>
          <w:lang w:val="en-US"/>
        </w:rPr>
        <w:t xml:space="preserve"> previously noted by </w:t>
      </w:r>
      <w:r w:rsidR="00282CF6" w:rsidRPr="00CA09D5">
        <w:fldChar w:fldCharType="begin"/>
      </w:r>
      <w:r w:rsidR="00282CF6" w:rsidRPr="00D37CC3">
        <w:rPr>
          <w:lang w:val="en-US"/>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82CF6" w:rsidRPr="00CA09D5">
        <w:fldChar w:fldCharType="separate"/>
      </w:r>
      <w:r w:rsidR="00282CF6" w:rsidRPr="00D37CC3">
        <w:rPr>
          <w:rFonts w:ascii="Calibri" w:hAnsi="Calibri" w:cs="Calibri"/>
          <w:lang w:val="en-US"/>
        </w:rPr>
        <w:t xml:space="preserve">(Schäfer </w:t>
      </w:r>
      <w:r w:rsidR="00282CF6" w:rsidRPr="00D37CC3">
        <w:rPr>
          <w:rFonts w:ascii="Calibri" w:hAnsi="Calibri" w:cs="Calibri"/>
          <w:i/>
          <w:iCs/>
          <w:lang w:val="en-US"/>
        </w:rPr>
        <w:t>et al.</w:t>
      </w:r>
      <w:r w:rsidR="00282CF6" w:rsidRPr="00D37CC3">
        <w:rPr>
          <w:rFonts w:ascii="Calibri" w:hAnsi="Calibri" w:cs="Calibri"/>
          <w:lang w:val="en-US"/>
        </w:rPr>
        <w:t>, 2015)</w:t>
      </w:r>
      <w:r w:rsidR="00282CF6" w:rsidRPr="00CA09D5">
        <w:fldChar w:fldCharType="end"/>
      </w:r>
      <w:r w:rsidRPr="00D37CC3">
        <w:rPr>
          <w:lang w:val="en-US"/>
        </w:rPr>
        <w:t xml:space="preserve">, the selection of </w:t>
      </w:r>
      <w:r w:rsidR="00282CF6">
        <w:rPr>
          <w:lang w:val="en-US"/>
        </w:rPr>
        <w:t xml:space="preserve">prey </w:t>
      </w:r>
      <w:r w:rsidRPr="00D37CC3">
        <w:rPr>
          <w:lang w:val="en-US"/>
        </w:rPr>
        <w:t xml:space="preserve">species included in BMF calculations </w:t>
      </w:r>
      <w:r w:rsidR="00282CF6">
        <w:rPr>
          <w:lang w:val="en-US"/>
        </w:rPr>
        <w:t xml:space="preserve">can </w:t>
      </w:r>
      <w:r w:rsidRPr="00D37CC3">
        <w:rPr>
          <w:lang w:val="en-US"/>
        </w:rPr>
        <w:t>significantly influence the outcome of biomagnification assessments</w:t>
      </w:r>
      <w:r w:rsidR="00CA09D5" w:rsidRPr="00D37CC3">
        <w:rPr>
          <w:lang w:val="en-US"/>
        </w:rPr>
        <w:t xml:space="preserve">. </w:t>
      </w:r>
      <w:r w:rsidR="0021097B">
        <w:rPr>
          <w:lang w:val="en-US"/>
        </w:rPr>
        <w:t>In our study, all</w:t>
      </w:r>
      <w:r w:rsidR="00282CF6">
        <w:rPr>
          <w:lang w:val="en-US"/>
        </w:rPr>
        <w:t xml:space="preserve"> </w:t>
      </w:r>
      <w:r w:rsidR="0021097B">
        <w:rPr>
          <w:lang w:val="en-US"/>
        </w:rPr>
        <w:t>these prey</w:t>
      </w:r>
      <w:r w:rsidR="00282CF6">
        <w:rPr>
          <w:lang w:val="en-US"/>
        </w:rPr>
        <w:t xml:space="preserve"> </w:t>
      </w:r>
      <w:r w:rsidR="0021097B">
        <w:rPr>
          <w:lang w:val="en-US"/>
        </w:rPr>
        <w:t>s</w:t>
      </w:r>
      <w:r w:rsidR="00282CF6">
        <w:rPr>
          <w:lang w:val="en-US"/>
        </w:rPr>
        <w:t>pecies</w:t>
      </w:r>
      <w:r w:rsidR="0021097B">
        <w:rPr>
          <w:lang w:val="en-US"/>
        </w:rPr>
        <w:t xml:space="preserve"> could </w:t>
      </w:r>
      <w:r w:rsidR="00282CF6">
        <w:rPr>
          <w:lang w:val="en-US"/>
        </w:rPr>
        <w:t>potentially contribute to the diet of sole</w:t>
      </w:r>
      <w:r w:rsidR="00D43015">
        <w:rPr>
          <w:lang w:val="en-US"/>
        </w:rPr>
        <w:t xml:space="preserve">, which is supported by comparable estimates for predator-prey BMFs and TL-BMFs </w:t>
      </w:r>
      <w:r w:rsidR="00D43015">
        <w:rPr>
          <w:lang w:val="en-US"/>
        </w:rPr>
        <w:fldChar w:fldCharType="begin"/>
      </w:r>
      <w:r w:rsidR="00D43015">
        <w:rPr>
          <w:lang w:val="en-US"/>
        </w:rPr>
        <w:instrText xml:space="preserve"> ADDIN ZOTERO_ITEM CSL_CITATION {"citationID":"ULDsBGXb","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D43015">
        <w:rPr>
          <w:lang w:val="en-US"/>
        </w:rPr>
        <w:fldChar w:fldCharType="separate"/>
      </w:r>
      <w:r w:rsidR="00D43015" w:rsidRPr="00D43015">
        <w:rPr>
          <w:rFonts w:ascii="Calibri" w:hAnsi="Calibri" w:cs="Calibri"/>
          <w:szCs w:val="24"/>
          <w:lang w:val="en-US"/>
        </w:rPr>
        <w:t xml:space="preserve">(Borgå </w:t>
      </w:r>
      <w:r w:rsidR="00D43015" w:rsidRPr="00D43015">
        <w:rPr>
          <w:rFonts w:ascii="Calibri" w:hAnsi="Calibri" w:cs="Calibri"/>
          <w:i/>
          <w:iCs/>
          <w:szCs w:val="24"/>
          <w:lang w:val="en-US"/>
        </w:rPr>
        <w:t>et al.</w:t>
      </w:r>
      <w:r w:rsidR="00D43015" w:rsidRPr="00D43015">
        <w:rPr>
          <w:rFonts w:ascii="Calibri" w:hAnsi="Calibri" w:cs="Calibri"/>
          <w:szCs w:val="24"/>
          <w:lang w:val="en-US"/>
        </w:rPr>
        <w:t>, 2004)</w:t>
      </w:r>
      <w:r w:rsidR="00D43015">
        <w:rPr>
          <w:lang w:val="en-US"/>
        </w:rPr>
        <w:fldChar w:fldCharType="end"/>
      </w:r>
      <w:r w:rsidR="0021097B">
        <w:rPr>
          <w:lang w:val="en-US"/>
        </w:rPr>
        <w:t xml:space="preserve">. However, </w:t>
      </w:r>
      <w:r w:rsidR="00282CF6">
        <w:rPr>
          <w:lang w:val="en-US"/>
        </w:rPr>
        <w:t>for most</w:t>
      </w:r>
      <w:r w:rsidR="0021097B">
        <w:rPr>
          <w:lang w:val="en-US"/>
        </w:rPr>
        <w:t xml:space="preserve"> species, </w:t>
      </w:r>
      <w:r w:rsidR="00282CF6">
        <w:rPr>
          <w:lang w:val="en-US"/>
        </w:rPr>
        <w:t xml:space="preserve">their relative importance in the diet could not be </w:t>
      </w:r>
      <w:r w:rsidR="0021097B">
        <w:rPr>
          <w:lang w:val="en-US"/>
        </w:rPr>
        <w:t>direct</w:t>
      </w:r>
      <w:r w:rsidR="00282CF6">
        <w:rPr>
          <w:lang w:val="en-US"/>
        </w:rPr>
        <w:t xml:space="preserve">ly </w:t>
      </w:r>
      <w:r w:rsidR="0021097B">
        <w:rPr>
          <w:lang w:val="en-US"/>
        </w:rPr>
        <w:t xml:space="preserve">from stomach content </w:t>
      </w:r>
      <w:r w:rsidR="00282CF6">
        <w:rPr>
          <w:lang w:val="en-US"/>
        </w:rPr>
        <w:t xml:space="preserve">analyses </w:t>
      </w:r>
      <w:r w:rsidR="0021097B">
        <w:rPr>
          <w:lang w:val="en-US"/>
        </w:rPr>
        <w:t xml:space="preserve">(see next </w:t>
      </w:r>
      <w:r w:rsidR="00D43015">
        <w:rPr>
          <w:lang w:val="en-US"/>
        </w:rPr>
        <w:t>section</w:t>
      </w:r>
      <w:r w:rsidR="0021097B">
        <w:rPr>
          <w:lang w:val="en-US"/>
        </w:rPr>
        <w:t>). The</w:t>
      </w:r>
      <w:r w:rsidR="00282CF6">
        <w:rPr>
          <w:lang w:val="en-US"/>
        </w:rPr>
        <w:t>refore, the</w:t>
      </w:r>
      <w:r w:rsidR="0021097B">
        <w:rPr>
          <w:lang w:val="en-US"/>
        </w:rPr>
        <w:t xml:space="preserve"> overall </w:t>
      </w:r>
      <w:r w:rsidR="00282CF6">
        <w:rPr>
          <w:lang w:val="en-US"/>
        </w:rPr>
        <w:t xml:space="preserve">predator-prey </w:t>
      </w:r>
      <w:r w:rsidR="0021097B">
        <w:rPr>
          <w:lang w:val="en-US"/>
        </w:rPr>
        <w:t xml:space="preserve">BMF </w:t>
      </w:r>
      <w:r w:rsidR="00282CF6">
        <w:rPr>
          <w:lang w:val="en-US"/>
        </w:rPr>
        <w:t>calculated</w:t>
      </w:r>
      <w:r w:rsidR="0021097B">
        <w:rPr>
          <w:lang w:val="en-US"/>
        </w:rPr>
        <w:t xml:space="preserve"> </w:t>
      </w:r>
      <w:r w:rsidR="00282CF6">
        <w:rPr>
          <w:lang w:val="en-US"/>
        </w:rPr>
        <w:t>as the</w:t>
      </w:r>
      <w:r w:rsidR="0021097B">
        <w:rPr>
          <w:lang w:val="en-US"/>
        </w:rPr>
        <w:t xml:space="preserve"> median species</w:t>
      </w:r>
      <w:r w:rsidR="00282CF6">
        <w:rPr>
          <w:lang w:val="en-US"/>
        </w:rPr>
        <w:t>-specific</w:t>
      </w:r>
      <w:r w:rsidR="0021097B">
        <w:rPr>
          <w:lang w:val="en-US"/>
        </w:rPr>
        <w:t xml:space="preserve"> median, minimum</w:t>
      </w:r>
      <w:r w:rsidR="00282CF6">
        <w:rPr>
          <w:lang w:val="en-US"/>
        </w:rPr>
        <w:t>,</w:t>
      </w:r>
      <w:r w:rsidR="0021097B">
        <w:rPr>
          <w:lang w:val="en-US"/>
        </w:rPr>
        <w:t xml:space="preserve"> and maximum</w:t>
      </w:r>
      <w:r w:rsidR="00282CF6">
        <w:rPr>
          <w:lang w:val="en-US"/>
        </w:rPr>
        <w:t xml:space="preserve"> BMFs</w:t>
      </w:r>
      <w:r w:rsidR="0021097B">
        <w:rPr>
          <w:lang w:val="en-US"/>
        </w:rPr>
        <w:t xml:space="preserve">. The </w:t>
      </w:r>
      <w:r w:rsidR="00282CF6">
        <w:rPr>
          <w:lang w:val="en-US"/>
        </w:rPr>
        <w:t>approach</w:t>
      </w:r>
      <w:r w:rsidR="0021097B">
        <w:rPr>
          <w:lang w:val="en-US"/>
        </w:rPr>
        <w:t xml:space="preserve"> (1) flattened </w:t>
      </w:r>
      <w:r w:rsidR="00282CF6">
        <w:rPr>
          <w:lang w:val="en-US"/>
        </w:rPr>
        <w:t>the interspecific</w:t>
      </w:r>
      <w:r w:rsidR="0021097B">
        <w:rPr>
          <w:lang w:val="en-US"/>
        </w:rPr>
        <w:t xml:space="preserve"> variability and (2) </w:t>
      </w:r>
      <w:r w:rsidR="00282CF6">
        <w:rPr>
          <w:lang w:val="en-US"/>
        </w:rPr>
        <w:t>assigned equal</w:t>
      </w:r>
      <w:r w:rsidR="0021097B">
        <w:rPr>
          <w:lang w:val="en-US"/>
        </w:rPr>
        <w:t xml:space="preserve"> weight to each species</w:t>
      </w:r>
      <w:r w:rsidR="00282CF6">
        <w:rPr>
          <w:lang w:val="en-US"/>
        </w:rPr>
        <w:t>, regardless of their dietary relevance.</w:t>
      </w:r>
      <w:r w:rsidR="0021097B">
        <w:rPr>
          <w:lang w:val="en-US"/>
        </w:rPr>
        <w:t xml:space="preserve"> As a </w:t>
      </w:r>
      <w:r w:rsidR="003266FB">
        <w:rPr>
          <w:lang w:val="en-US"/>
        </w:rPr>
        <w:t>result</w:t>
      </w:r>
      <w:r w:rsidR="0021097B">
        <w:rPr>
          <w:lang w:val="en-US"/>
        </w:rPr>
        <w:t>, compared to diet-based BMF</w:t>
      </w:r>
      <w:r w:rsidR="003266FB">
        <w:rPr>
          <w:lang w:val="en-US"/>
        </w:rPr>
        <w:t xml:space="preserve"> estimated</w:t>
      </w:r>
      <w:r w:rsidR="0021097B">
        <w:rPr>
          <w:lang w:val="en-US"/>
        </w:rPr>
        <w:t xml:space="preserve">, predator-prey BMFs </w:t>
      </w:r>
      <w:r w:rsidR="003266FB">
        <w:rPr>
          <w:lang w:val="en-US"/>
        </w:rPr>
        <w:t>appear</w:t>
      </w:r>
      <w:r w:rsidR="0021097B">
        <w:rPr>
          <w:lang w:val="en-US"/>
        </w:rPr>
        <w:t xml:space="preserve"> less variable but also indicate </w:t>
      </w:r>
      <w:r w:rsidR="003266FB">
        <w:rPr>
          <w:lang w:val="en-US"/>
        </w:rPr>
        <w:t>lower overall</w:t>
      </w:r>
      <w:r w:rsidR="0021097B">
        <w:rPr>
          <w:lang w:val="en-US"/>
        </w:rPr>
        <w:t xml:space="preserve"> biomagnification of PCB</w:t>
      </w:r>
      <w:r w:rsidR="003266FB">
        <w:rPr>
          <w:lang w:val="en-US"/>
        </w:rPr>
        <w:t>s,</w:t>
      </w:r>
      <w:r w:rsidR="0021097B">
        <w:rPr>
          <w:lang w:val="en-US"/>
        </w:rPr>
        <w:t xml:space="preserve"> due to </w:t>
      </w:r>
      <w:r w:rsidR="003266FB">
        <w:rPr>
          <w:lang w:val="en-US"/>
        </w:rPr>
        <w:t xml:space="preserve">the disproportionate influence of low </w:t>
      </w:r>
      <w:r w:rsidR="0021097B">
        <w:rPr>
          <w:lang w:val="en-US"/>
        </w:rPr>
        <w:t>BMF</w:t>
      </w:r>
      <w:r w:rsidR="003266FB">
        <w:rPr>
          <w:lang w:val="en-US"/>
        </w:rPr>
        <w:t xml:space="preserve"> values from</w:t>
      </w:r>
      <w:r w:rsidR="0021097B">
        <w:rPr>
          <w:lang w:val="en-US"/>
        </w:rPr>
        <w:t xml:space="preserve"> </w:t>
      </w:r>
      <w:r w:rsidR="0021097B" w:rsidRPr="00282CF6">
        <w:rPr>
          <w:i/>
          <w:iCs/>
          <w:lang w:val="en-US"/>
        </w:rPr>
        <w:t>L. balthica</w:t>
      </w:r>
      <w:r w:rsidR="0021097B">
        <w:rPr>
          <w:lang w:val="en-US"/>
        </w:rPr>
        <w:t xml:space="preserve"> and </w:t>
      </w:r>
      <w:r w:rsidR="0021097B" w:rsidRPr="00282CF6">
        <w:rPr>
          <w:i/>
          <w:iCs/>
          <w:lang w:val="en-US"/>
        </w:rPr>
        <w:t>H. diversicolor</w:t>
      </w:r>
      <w:r w:rsidR="00282CF6">
        <w:rPr>
          <w:i/>
          <w:iCs/>
          <w:lang w:val="en-US"/>
        </w:rPr>
        <w:t>,</w:t>
      </w:r>
      <w:r w:rsidR="0021097B">
        <w:rPr>
          <w:lang w:val="en-US"/>
        </w:rPr>
        <w:t xml:space="preserve"> </w:t>
      </w:r>
      <w:r w:rsidR="00282CF6">
        <w:rPr>
          <w:lang w:val="en-US"/>
        </w:rPr>
        <w:t xml:space="preserve">even though </w:t>
      </w:r>
      <w:r w:rsidR="003266FB">
        <w:rPr>
          <w:lang w:val="en-US"/>
        </w:rPr>
        <w:t>these taxa are less frequently consumed.</w:t>
      </w:r>
    </w:p>
    <w:p w14:paraId="78572FFA" w14:textId="48706DFE" w:rsidR="00D37CC3" w:rsidRPr="003266FB" w:rsidRDefault="003266FB" w:rsidP="00D37CC3">
      <w:pPr>
        <w:rPr>
          <w:lang w:val="en-US"/>
        </w:rPr>
      </w:pPr>
      <w:r>
        <w:rPr>
          <w:lang w:val="en-US"/>
        </w:rPr>
        <w:t>Regarding this</w:t>
      </w:r>
      <w:r w:rsidR="00D37CC3" w:rsidRPr="00D37CC3">
        <w:rPr>
          <w:lang w:val="en-US"/>
        </w:rPr>
        <w:t xml:space="preserve"> </w:t>
      </w:r>
      <w:r w:rsidR="00282CF6">
        <w:rPr>
          <w:lang w:val="en-US"/>
        </w:rPr>
        <w:t xml:space="preserve">interspecific </w:t>
      </w:r>
      <w:r w:rsidR="00D37CC3" w:rsidRPr="00D37CC3">
        <w:rPr>
          <w:lang w:val="en-US"/>
        </w:rPr>
        <w:t>variability</w:t>
      </w:r>
      <w:r>
        <w:rPr>
          <w:lang w:val="en-US"/>
        </w:rPr>
        <w:t>, out study</w:t>
      </w:r>
      <w:r w:rsidR="00D37CC3" w:rsidRPr="00D37CC3">
        <w:rPr>
          <w:lang w:val="en-US"/>
        </w:rPr>
        <w:t xml:space="preserve"> </w:t>
      </w:r>
      <w:r>
        <w:rPr>
          <w:lang w:val="en-US"/>
        </w:rPr>
        <w:t>could not able to</w:t>
      </w:r>
      <w:r w:rsidR="00D37CC3" w:rsidRPr="00D37CC3">
        <w:rPr>
          <w:lang w:val="en-US"/>
        </w:rPr>
        <w:t xml:space="preserve"> clearly attribute</w:t>
      </w:r>
      <w:r>
        <w:rPr>
          <w:lang w:val="en-US"/>
        </w:rPr>
        <w:t xml:space="preserve"> a determining role</w:t>
      </w:r>
      <w:r w:rsidR="00D37CC3" w:rsidRPr="00D37CC3">
        <w:rPr>
          <w:lang w:val="en-US"/>
        </w:rPr>
        <w:t xml:space="preserve"> to prey taxonomic group </w:t>
      </w:r>
      <w:r w:rsidRPr="003266FB">
        <w:rPr>
          <w:lang w:val="en-US"/>
        </w:rPr>
        <w:t>—which could reflect metabolic differences—</w:t>
      </w:r>
      <w:r w:rsidRPr="003266FB">
        <w:rPr>
          <w:lang w:val="en-US"/>
        </w:rPr>
        <w:t xml:space="preserve"> </w:t>
      </w:r>
      <w:r w:rsidR="00D37CC3" w:rsidRPr="00D37CC3">
        <w:rPr>
          <w:lang w:val="en-US"/>
        </w:rPr>
        <w:t>or feeding strategy</w:t>
      </w:r>
      <w:r>
        <w:rPr>
          <w:lang w:val="en-US"/>
        </w:rPr>
        <w:t xml:space="preserve">, </w:t>
      </w:r>
      <w:r w:rsidR="00D37CC3" w:rsidRPr="00D37CC3">
        <w:rPr>
          <w:lang w:val="en-US"/>
        </w:rPr>
        <w:t>which m</w:t>
      </w:r>
      <w:r>
        <w:rPr>
          <w:lang w:val="en-US"/>
        </w:rPr>
        <w:t>ay</w:t>
      </w:r>
      <w:r w:rsidR="00D37CC3" w:rsidRPr="00D37CC3">
        <w:rPr>
          <w:lang w:val="en-US"/>
        </w:rPr>
        <w:t xml:space="preserve"> influence exposure </w:t>
      </w:r>
      <w:r>
        <w:rPr>
          <w:lang w:val="en-US"/>
        </w:rPr>
        <w:t>pathways (e.g.</w:t>
      </w:r>
      <w:r w:rsidR="00D37CC3" w:rsidRPr="00D37CC3">
        <w:rPr>
          <w:lang w:val="en-US"/>
        </w:rPr>
        <w:t xml:space="preserve">, </w:t>
      </w:r>
      <w:r>
        <w:rPr>
          <w:lang w:val="en-US"/>
        </w:rPr>
        <w:t>greater</w:t>
      </w:r>
      <w:r w:rsidR="00D37CC3" w:rsidRPr="00D37CC3">
        <w:rPr>
          <w:lang w:val="en-US"/>
        </w:rPr>
        <w:t xml:space="preserve"> waterborne uptake in filter feeders or </w:t>
      </w:r>
      <w:r>
        <w:rPr>
          <w:lang w:val="en-US"/>
        </w:rPr>
        <w:t xml:space="preserve">increased </w:t>
      </w:r>
      <w:r w:rsidR="00D37CC3" w:rsidRPr="00D37CC3">
        <w:rPr>
          <w:lang w:val="en-US"/>
        </w:rPr>
        <w:t>sediment exposure in burrowers)</w:t>
      </w:r>
      <w:r>
        <w:rPr>
          <w:lang w:val="en-US"/>
        </w:rPr>
        <w:t>. A</w:t>
      </w:r>
      <w:r w:rsidR="00D37CC3" w:rsidRPr="00D37CC3">
        <w:rPr>
          <w:lang w:val="en-US"/>
        </w:rPr>
        <w:t xml:space="preserve">lthough these factors are well known to </w:t>
      </w:r>
      <w:r>
        <w:rPr>
          <w:lang w:val="en-US"/>
        </w:rPr>
        <w:t>affect</w:t>
      </w:r>
      <w:r w:rsidR="00D37CC3" w:rsidRPr="00D37CC3">
        <w:rPr>
          <w:lang w:val="en-US"/>
        </w:rPr>
        <w:t xml:space="preserve"> contaminant uptake and biomagnification potential</w:t>
      </w:r>
      <w:r w:rsidR="00D43015">
        <w:rPr>
          <w:lang w:val="en-US"/>
        </w:rPr>
        <w:t xml:space="preserve"> </w:t>
      </w:r>
      <w:r w:rsidR="00D43015">
        <w:rPr>
          <w:lang w:val="en-US"/>
        </w:rPr>
        <w:fldChar w:fldCharType="begin"/>
      </w:r>
      <w:r w:rsidR="00D43015">
        <w:rPr>
          <w:lang w:val="en-US"/>
        </w:rPr>
        <w:instrText xml:space="preserve"> ADDIN ZOTERO_ITEM CSL_CITATION {"citationID":"hj35EP1m","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D43015">
        <w:rPr>
          <w:lang w:val="en-US"/>
        </w:rPr>
        <w:fldChar w:fldCharType="separate"/>
      </w:r>
      <w:r w:rsidR="00D43015" w:rsidRPr="00D43015">
        <w:rPr>
          <w:rFonts w:ascii="Calibri" w:hAnsi="Calibri" w:cs="Calibri"/>
          <w:szCs w:val="24"/>
          <w:lang w:val="en-US"/>
        </w:rPr>
        <w:t xml:space="preserve">(Borgå </w:t>
      </w:r>
      <w:r w:rsidR="00D43015" w:rsidRPr="00D43015">
        <w:rPr>
          <w:rFonts w:ascii="Calibri" w:hAnsi="Calibri" w:cs="Calibri"/>
          <w:i/>
          <w:iCs/>
          <w:szCs w:val="24"/>
          <w:lang w:val="en-US"/>
        </w:rPr>
        <w:t>et al.</w:t>
      </w:r>
      <w:r w:rsidR="00D43015" w:rsidRPr="00D43015">
        <w:rPr>
          <w:rFonts w:ascii="Calibri" w:hAnsi="Calibri" w:cs="Calibri"/>
          <w:szCs w:val="24"/>
          <w:lang w:val="en-US"/>
        </w:rPr>
        <w:t>, 2004)</w:t>
      </w:r>
      <w:r w:rsidR="00D43015">
        <w:rPr>
          <w:lang w:val="en-US"/>
        </w:rPr>
        <w:fldChar w:fldCharType="end"/>
      </w:r>
      <w:r w:rsidRPr="003266FB">
        <w:rPr>
          <w:lang w:val="en-US"/>
        </w:rPr>
        <w:t>, they did not appear to consistently explain the observed variability in our dataset.</w:t>
      </w:r>
    </w:p>
    <w:p w14:paraId="434A3EA1" w14:textId="52BB86B2" w:rsidR="00CA09D5" w:rsidRPr="00523DB4" w:rsidRDefault="00523DB4" w:rsidP="00CA09D5">
      <w:pPr>
        <w:rPr>
          <w:color w:val="000000"/>
          <w:highlight w:val="yellow"/>
        </w:rPr>
      </w:pPr>
      <w:r>
        <w:rPr>
          <w:lang w:val="en-US"/>
        </w:rPr>
        <w:t>For example, i</w:t>
      </w:r>
      <w:r w:rsidRPr="00523DB4">
        <w:rPr>
          <w:lang w:val="en-US"/>
        </w:rPr>
        <w:t xml:space="preserve">n our study, PCB contamination levels in </w:t>
      </w:r>
      <w:r w:rsidRPr="00523DB4">
        <w:rPr>
          <w:i/>
          <w:iCs/>
          <w:lang w:val="en-US"/>
        </w:rPr>
        <w:t>Limecola balthica</w:t>
      </w:r>
      <w:r w:rsidRPr="00523DB4">
        <w:rPr>
          <w:lang w:val="en-US"/>
        </w:rPr>
        <w:t xml:space="preserve"> were found to be two to three times higher than in other deposit-feeding bivalves, resulting in BMF values indicative of strong biodilution</w:t>
      </w:r>
      <w:r>
        <w:rPr>
          <w:lang w:val="en-US"/>
        </w:rPr>
        <w:t>, which is unexpected from PCBs and unexplained by taxonomic group or feeding mode</w:t>
      </w:r>
      <w:r w:rsidRPr="00523DB4">
        <w:rPr>
          <w:lang w:val="en-US"/>
        </w:rPr>
        <w:t xml:space="preserve">. This </w:t>
      </w:r>
      <w:r>
        <w:rPr>
          <w:lang w:val="en-US"/>
        </w:rPr>
        <w:t xml:space="preserve">species also </w:t>
      </w:r>
      <w:r w:rsidR="0021097B">
        <w:rPr>
          <w:lang w:val="en-US"/>
        </w:rPr>
        <w:t>exerts</w:t>
      </w:r>
      <w:r>
        <w:rPr>
          <w:lang w:val="en-US"/>
        </w:rPr>
        <w:t xml:space="preserve"> a large intra-specific </w:t>
      </w:r>
      <w:r w:rsidRPr="00523DB4">
        <w:rPr>
          <w:lang w:val="en-US"/>
        </w:rPr>
        <w:t>variation</w:t>
      </w:r>
      <w:r>
        <w:rPr>
          <w:lang w:val="en-US"/>
        </w:rPr>
        <w:t>, that</w:t>
      </w:r>
      <w:r w:rsidRPr="00523DB4">
        <w:rPr>
          <w:lang w:val="en-US"/>
        </w:rPr>
        <w:t xml:space="preserve"> may be partly attributed to spatio-temporal heterogeneity, especially given that </w:t>
      </w:r>
      <w:r w:rsidR="003266FB" w:rsidRPr="00523DB4">
        <w:rPr>
          <w:lang w:val="en-US"/>
        </w:rPr>
        <w:t xml:space="preserve">that </w:t>
      </w:r>
      <w:r w:rsidR="003266FB" w:rsidRPr="00523DB4">
        <w:rPr>
          <w:i/>
          <w:iCs/>
          <w:lang w:val="en-US"/>
        </w:rPr>
        <w:t>L. balthica</w:t>
      </w:r>
      <w:r w:rsidR="003266FB" w:rsidRPr="00523DB4">
        <w:rPr>
          <w:lang w:val="en-US"/>
        </w:rPr>
        <w:t xml:space="preserve"> displayed particularly high intra-specific variability </w:t>
      </w:r>
      <w:r w:rsidR="003266FB" w:rsidRPr="00523DB4">
        <w:rPr>
          <w:lang w:val="en-US"/>
        </w:rPr>
        <w:lastRenderedPageBreak/>
        <w:t>(SI section 2.2 – a threefold difference between the least and most contaminated individuals)</w:t>
      </w:r>
      <w:r w:rsidR="003266FB">
        <w:rPr>
          <w:lang w:val="en-US"/>
        </w:rPr>
        <w:t xml:space="preserve"> while </w:t>
      </w:r>
      <w:r w:rsidRPr="00523DB4">
        <w:rPr>
          <w:lang w:val="en-US"/>
        </w:rPr>
        <w:t>each of the five samples was collected from a different site</w:t>
      </w:r>
      <w:r w:rsidR="003266FB">
        <w:rPr>
          <w:lang w:val="en-US"/>
        </w:rPr>
        <w:t>, and at different seasons</w:t>
      </w:r>
      <w:r w:rsidRPr="00523DB4">
        <w:rPr>
          <w:lang w:val="en-US"/>
        </w:rPr>
        <w:t xml:space="preserve">. Contaminant levels in estuarine environments are known to vary both spatially and temporally </w:t>
      </w:r>
      <w:r w:rsidRPr="00523DB4">
        <w:fldChar w:fldCharType="begin"/>
      </w:r>
      <w:r w:rsidRPr="00523DB4">
        <w:rPr>
          <w:lang w:val="en-US"/>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w:instrText>
      </w:r>
      <w:r w:rsidRPr="00523DB4">
        <w:instrText>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523DB4">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523DB4">
        <w:fldChar w:fldCharType="separate"/>
      </w:r>
      <w:r w:rsidRPr="00523DB4">
        <w:rPr>
          <w:rFonts w:ascii="Calibri" w:hAnsi="Calibri" w:cs="Calibri"/>
          <w:lang w:val="en-US"/>
        </w:rPr>
        <w:t xml:space="preserve">(Van Ael </w:t>
      </w:r>
      <w:r w:rsidRPr="00523DB4">
        <w:rPr>
          <w:rFonts w:ascii="Calibri" w:hAnsi="Calibri" w:cs="Calibri"/>
          <w:i/>
          <w:iCs/>
          <w:lang w:val="en-US"/>
        </w:rPr>
        <w:t>et al.</w:t>
      </w:r>
      <w:r w:rsidRPr="00523DB4">
        <w:rPr>
          <w:rFonts w:ascii="Calibri" w:hAnsi="Calibri" w:cs="Calibri"/>
          <w:lang w:val="en-US"/>
        </w:rPr>
        <w:t xml:space="preserve">, 2012; Olisah, Adams and Rubidge, 2021; Pitacco </w:t>
      </w:r>
      <w:r w:rsidRPr="00523DB4">
        <w:rPr>
          <w:rFonts w:ascii="Calibri" w:hAnsi="Calibri" w:cs="Calibri"/>
          <w:i/>
          <w:iCs/>
          <w:lang w:val="en-US"/>
        </w:rPr>
        <w:t>et al.</w:t>
      </w:r>
      <w:r w:rsidRPr="00523DB4">
        <w:rPr>
          <w:rFonts w:ascii="Calibri" w:hAnsi="Calibri" w:cs="Calibri"/>
          <w:lang w:val="en-US"/>
        </w:rPr>
        <w:t>, 2021; Fremlin, Elliott and Gobas, 2025)</w:t>
      </w:r>
      <w:r w:rsidRPr="00523DB4">
        <w:fldChar w:fldCharType="end"/>
      </w:r>
      <w:r w:rsidRPr="00523DB4">
        <w:rPr>
          <w:lang w:val="en-US"/>
        </w:rPr>
        <w:t xml:space="preserve">, </w:t>
      </w:r>
      <w:r w:rsidRPr="00523DB4">
        <w:rPr>
          <w:lang w:val="en-US"/>
        </w:rPr>
        <w:t xml:space="preserve">but this aspect could not be fully investigated here due to insufficient sampling across all species. Sediment-to-benthos transfer of PCBs may also be influenced by local sediment characteristics such as clay content, or water parameters like conductivity, which varies along the estuarine gradient </w:t>
      </w:r>
      <w:r w:rsidRPr="00523DB4">
        <w:fldChar w:fldCharType="begin"/>
      </w:r>
      <w:r w:rsidRPr="00523DB4">
        <w:rPr>
          <w:lang w:val="en-US"/>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w:instrText>
      </w:r>
      <w:r w:rsidRPr="00D3423C">
        <w:rPr>
          <w:lang w:val="en-US"/>
        </w:rPr>
        <w:instrText>4ng PBDEs/g ww). Lowest tissue loads were measured in brown shrimp (from 3.27 to 39.9ng PCBs/g ww, from 0.05 to 0</w:instrText>
      </w:r>
      <w:r w:rsidRPr="00523DB4">
        <w:instrText>.47ng PBDEs/g ww</w:instrText>
      </w:r>
      <w:r w:rsidRPr="00523DB4">
        <w:rPr>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Pr="00523DB4">
        <w:fldChar w:fldCharType="separate"/>
      </w:r>
      <w:r w:rsidRPr="00523DB4">
        <w:rPr>
          <w:rFonts w:ascii="Calibri" w:hAnsi="Calibri" w:cs="Calibri"/>
          <w:lang w:val="en-US"/>
        </w:rPr>
        <w:t xml:space="preserve">(Van Ael </w:t>
      </w:r>
      <w:r w:rsidRPr="00523DB4">
        <w:rPr>
          <w:rFonts w:ascii="Calibri" w:hAnsi="Calibri" w:cs="Calibri"/>
          <w:i/>
          <w:iCs/>
          <w:lang w:val="en-US"/>
        </w:rPr>
        <w:t>et al.</w:t>
      </w:r>
      <w:r w:rsidRPr="00523DB4">
        <w:rPr>
          <w:rFonts w:ascii="Calibri" w:hAnsi="Calibri" w:cs="Calibri"/>
          <w:lang w:val="en-US"/>
        </w:rPr>
        <w:t>, 2012)</w:t>
      </w:r>
      <w:r w:rsidRPr="00523DB4">
        <w:fldChar w:fldCharType="end"/>
      </w:r>
      <w:r w:rsidRPr="00523DB4">
        <w:rPr>
          <w:lang w:val="en-US"/>
        </w:rPr>
        <w:t xml:space="preserve">. </w:t>
      </w:r>
      <w:r w:rsidRPr="00523DB4">
        <w:rPr>
          <w:lang w:val="en-US"/>
        </w:rPr>
        <w:t xml:space="preserve">In addition, individual-level factors such as age and body size can influence bioaccumulation and contribute to intra-specific variability, underscoring the importance of pooling individuals by size class during sampling </w:t>
      </w:r>
      <w:r w:rsidR="00112C83" w:rsidRPr="00523DB4">
        <w:rPr>
          <w:color w:val="000000"/>
        </w:rPr>
        <w:fldChar w:fldCharType="begin"/>
      </w:r>
      <w:r w:rsidR="001224FA">
        <w:rPr>
          <w:color w:val="000000"/>
          <w:lang w:val="en-US"/>
        </w:rPr>
        <w:instrText xml:space="preserve"> ADDIN ZOTERO_ITEM CSL_CITATION {"citationID":"2qTjNn57","properties":{"formattedCitation":"(Borg\\uc0\\u229{} {\\i{}et al.}, 2004; Sch\\uc0\\u228{}fer {\\i{}et al.}, 2015)","plainCitation":"(Borgå et al., 2004; Schäfer et al., 2015)","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12C83" w:rsidRPr="00523DB4">
        <w:rPr>
          <w:color w:val="000000"/>
        </w:rPr>
        <w:fldChar w:fldCharType="separate"/>
      </w:r>
      <w:r w:rsidR="001224FA" w:rsidRPr="001224FA">
        <w:rPr>
          <w:rFonts w:ascii="Calibri" w:hAnsi="Calibri" w:cs="Calibri"/>
          <w:szCs w:val="24"/>
        </w:rPr>
        <w:t xml:space="preserve">(Borgå </w:t>
      </w:r>
      <w:r w:rsidR="001224FA" w:rsidRPr="001224FA">
        <w:rPr>
          <w:rFonts w:ascii="Calibri" w:hAnsi="Calibri" w:cs="Calibri"/>
          <w:i/>
          <w:iCs/>
          <w:szCs w:val="24"/>
        </w:rPr>
        <w:t>et al.</w:t>
      </w:r>
      <w:r w:rsidR="001224FA" w:rsidRPr="001224FA">
        <w:rPr>
          <w:rFonts w:ascii="Calibri" w:hAnsi="Calibri" w:cs="Calibri"/>
          <w:szCs w:val="24"/>
        </w:rPr>
        <w:t xml:space="preserve">, 2004; Schäfer </w:t>
      </w:r>
      <w:r w:rsidR="001224FA" w:rsidRPr="001224FA">
        <w:rPr>
          <w:rFonts w:ascii="Calibri" w:hAnsi="Calibri" w:cs="Calibri"/>
          <w:i/>
          <w:iCs/>
          <w:szCs w:val="24"/>
        </w:rPr>
        <w:t>et al.</w:t>
      </w:r>
      <w:r w:rsidR="001224FA" w:rsidRPr="001224FA">
        <w:rPr>
          <w:rFonts w:ascii="Calibri" w:hAnsi="Calibri" w:cs="Calibri"/>
          <w:szCs w:val="24"/>
        </w:rPr>
        <w:t>, 2015)</w:t>
      </w:r>
      <w:r w:rsidR="00112C83" w:rsidRPr="00523DB4">
        <w:rPr>
          <w:color w:val="000000"/>
        </w:rPr>
        <w:fldChar w:fldCharType="end"/>
      </w:r>
      <w:r w:rsidR="00112C83" w:rsidRPr="00523DB4">
        <w:rPr>
          <w:color w:val="000000"/>
        </w:rPr>
        <w:t>.</w:t>
      </w:r>
      <w:r w:rsidR="00112C83">
        <w:rPr>
          <w:color w:val="000000"/>
          <w:highlight w:val="yellow"/>
        </w:rPr>
        <w:t xml:space="preserve"> </w:t>
      </w:r>
    </w:p>
    <w:p w14:paraId="6799971D" w14:textId="78E19E17" w:rsidR="00D9720F" w:rsidRDefault="00523DB4" w:rsidP="00D9720F">
      <w:pPr>
        <w:rPr>
          <w:lang w:val="en-US"/>
        </w:rPr>
      </w:pPr>
      <w:r w:rsidRPr="00D9720F">
        <w:rPr>
          <w:highlight w:val="yellow"/>
          <w:lang w:val="en-US"/>
        </w:rPr>
        <w:t>Strong biodilution was also o</w:t>
      </w:r>
      <w:r w:rsidR="00CA09D5" w:rsidRPr="00D9720F">
        <w:rPr>
          <w:highlight w:val="yellow"/>
          <w:lang w:val="en-US"/>
        </w:rPr>
        <w:t>bserve</w:t>
      </w:r>
      <w:r w:rsidRPr="00D9720F">
        <w:rPr>
          <w:highlight w:val="yellow"/>
          <w:lang w:val="en-US"/>
        </w:rPr>
        <w:t xml:space="preserve">d for </w:t>
      </w:r>
      <w:r w:rsidRPr="00D9720F">
        <w:rPr>
          <w:i/>
          <w:iCs/>
          <w:highlight w:val="yellow"/>
          <w:lang w:val="en-US"/>
        </w:rPr>
        <w:t>C.volutator</w:t>
      </w:r>
      <w:r w:rsidRPr="00D9720F">
        <w:rPr>
          <w:highlight w:val="yellow"/>
          <w:lang w:val="en-US"/>
        </w:rPr>
        <w:t xml:space="preserve">, due to </w:t>
      </w:r>
      <w:r w:rsidR="00D9720F">
        <w:rPr>
          <w:highlight w:val="yellow"/>
          <w:lang w:val="en-US"/>
        </w:rPr>
        <w:t>its</w:t>
      </w:r>
      <w:r w:rsidRPr="00D9720F">
        <w:rPr>
          <w:highlight w:val="yellow"/>
          <w:lang w:val="en-US"/>
        </w:rPr>
        <w:t xml:space="preserve"> high contamination levels relative to the other </w:t>
      </w:r>
      <w:r w:rsidR="00D9720F">
        <w:rPr>
          <w:highlight w:val="yellow"/>
          <w:lang w:val="en-US"/>
        </w:rPr>
        <w:t xml:space="preserve">prey species in general, and especially relative to the </w:t>
      </w:r>
      <w:r w:rsidRPr="00D9720F">
        <w:rPr>
          <w:highlight w:val="yellow"/>
          <w:lang w:val="en-US"/>
        </w:rPr>
        <w:t xml:space="preserve">crustacean </w:t>
      </w:r>
      <w:r w:rsidRPr="00D9720F">
        <w:rPr>
          <w:i/>
          <w:iCs/>
          <w:highlight w:val="yellow"/>
          <w:lang w:val="en-US"/>
        </w:rPr>
        <w:t>C. crangon</w:t>
      </w:r>
      <w:r w:rsidR="00D9720F">
        <w:rPr>
          <w:highlight w:val="yellow"/>
          <w:lang w:val="en-US"/>
        </w:rPr>
        <w:t>. This</w:t>
      </w:r>
      <w:r w:rsidR="00D9720F" w:rsidRPr="00D9720F">
        <w:rPr>
          <w:lang w:val="en-US"/>
        </w:rPr>
        <w:t xml:space="preserve"> was unexpected given their </w:t>
      </w:r>
      <w:r w:rsidR="00D9720F">
        <w:rPr>
          <w:lang w:val="en-US"/>
        </w:rPr>
        <w:t>respective feeding strategies</w:t>
      </w:r>
      <w:r w:rsidR="00D9720F" w:rsidRPr="00D9720F">
        <w:rPr>
          <w:lang w:val="en-US"/>
        </w:rPr>
        <w:t xml:space="preserve"> </w:t>
      </w:r>
      <w:r w:rsidR="00D9720F" w:rsidRPr="00D9720F">
        <w:rPr>
          <w:lang w:val="en-US"/>
        </w:rPr>
        <w:t xml:space="preserve">—omnivorous for </w:t>
      </w:r>
      <w:r w:rsidR="00D9720F" w:rsidRPr="00D9720F">
        <w:rPr>
          <w:i/>
          <w:iCs/>
          <w:lang w:val="en-US"/>
        </w:rPr>
        <w:t>C. crangon</w:t>
      </w:r>
      <w:r w:rsidR="00D9720F" w:rsidRPr="00D9720F">
        <w:rPr>
          <w:lang w:val="en-US"/>
        </w:rPr>
        <w:t xml:space="preserve"> and deposit-feeding for </w:t>
      </w:r>
      <w:r w:rsidR="00D9720F" w:rsidRPr="00D9720F">
        <w:rPr>
          <w:i/>
          <w:iCs/>
          <w:lang w:val="en-US"/>
        </w:rPr>
        <w:t>C. volutator</w:t>
      </w:r>
      <w:r w:rsidR="00D9720F" w:rsidRPr="00D9720F">
        <w:rPr>
          <w:lang w:val="en-US"/>
        </w:rPr>
        <w:t>—</w:t>
      </w:r>
      <w:r w:rsidR="00D9720F">
        <w:rPr>
          <w:lang w:val="en-US"/>
        </w:rPr>
        <w:t xml:space="preserve"> which are also s</w:t>
      </w:r>
      <w:r w:rsidR="00D9720F" w:rsidRPr="00D9720F">
        <w:rPr>
          <w:lang w:val="en-US"/>
        </w:rPr>
        <w:t>upported by stable isotope data</w:t>
      </w:r>
      <w:r w:rsidR="00D9720F">
        <w:rPr>
          <w:lang w:val="en-US"/>
        </w:rPr>
        <w:t>.</w:t>
      </w:r>
      <w:r w:rsidR="00D9720F" w:rsidRPr="00D9720F">
        <w:rPr>
          <w:lang w:val="en-US"/>
        </w:rPr>
        <w:t xml:space="preserve"> </w:t>
      </w:r>
      <w:r w:rsidR="00D9720F" w:rsidRPr="00D9720F">
        <w:rPr>
          <w:lang w:val="en-US"/>
        </w:rPr>
        <w:t xml:space="preserve">However, as only a single </w:t>
      </w:r>
      <w:r w:rsidR="00D9720F" w:rsidRPr="00D9720F">
        <w:rPr>
          <w:i/>
          <w:iCs/>
          <w:lang w:val="en-US"/>
        </w:rPr>
        <w:t>C. volutator</w:t>
      </w:r>
      <w:r w:rsidR="00D9720F" w:rsidRPr="00D9720F">
        <w:rPr>
          <w:lang w:val="en-US"/>
        </w:rPr>
        <w:t xml:space="preserve"> sample was analyzed, this result </w:t>
      </w:r>
      <w:r w:rsidR="00D9720F">
        <w:rPr>
          <w:lang w:val="en-US"/>
        </w:rPr>
        <w:t>may reflect</w:t>
      </w:r>
      <w:r w:rsidR="00D9720F" w:rsidRPr="00D9720F">
        <w:rPr>
          <w:lang w:val="en-US"/>
        </w:rPr>
        <w:t xml:space="preserve"> strong intra-specific variability</w:t>
      </w:r>
      <w:r w:rsidR="00D9720F">
        <w:rPr>
          <w:lang w:val="en-US"/>
        </w:rPr>
        <w:t xml:space="preserve">, similar to that observed in </w:t>
      </w:r>
      <w:r w:rsidR="00D9720F" w:rsidRPr="00D9720F">
        <w:rPr>
          <w:i/>
          <w:iCs/>
          <w:lang w:val="en-US"/>
        </w:rPr>
        <w:t>L. blathica</w:t>
      </w:r>
      <w:r w:rsidR="00D9720F" w:rsidRPr="00D9720F">
        <w:rPr>
          <w:lang w:val="en-US"/>
        </w:rPr>
        <w:t xml:space="preserve">. Given its </w:t>
      </w:r>
      <w:r w:rsidR="00D9720F">
        <w:rPr>
          <w:lang w:val="en-US"/>
        </w:rPr>
        <w:t>significant</w:t>
      </w:r>
      <w:r w:rsidR="00D9720F" w:rsidRPr="00D9720F">
        <w:rPr>
          <w:lang w:val="en-US"/>
        </w:rPr>
        <w:t xml:space="preserve"> occurrence in stomach content analyses (11%), </w:t>
      </w:r>
      <w:r w:rsidR="00D9720F">
        <w:rPr>
          <w:lang w:val="en-US"/>
        </w:rPr>
        <w:t xml:space="preserve">gaining </w:t>
      </w:r>
      <w:r w:rsidR="00D9720F" w:rsidRPr="00D9720F">
        <w:rPr>
          <w:lang w:val="en-US"/>
        </w:rPr>
        <w:t xml:space="preserve">a more robust understanding of </w:t>
      </w:r>
      <w:r w:rsidR="00D9720F" w:rsidRPr="00D9720F">
        <w:rPr>
          <w:i/>
          <w:iCs/>
          <w:lang w:val="en-US"/>
        </w:rPr>
        <w:t>C. volutator</w:t>
      </w:r>
      <w:r w:rsidR="00D9720F" w:rsidRPr="00D9720F">
        <w:rPr>
          <w:lang w:val="en-US"/>
        </w:rPr>
        <w:t xml:space="preserve"> contamination levels would be valuable.</w:t>
      </w:r>
    </w:p>
    <w:p w14:paraId="02B7A5C6" w14:textId="2480DD76" w:rsidR="00CA09D5" w:rsidRDefault="00D9720F" w:rsidP="00D9720F">
      <w:pPr>
        <w:rPr>
          <w:lang w:val="en-US"/>
        </w:rPr>
      </w:pPr>
      <w:r w:rsidRPr="00D9720F">
        <w:rPr>
          <w:lang w:val="en-US"/>
        </w:rPr>
        <w:t xml:space="preserve">In the case of </w:t>
      </w:r>
      <w:r w:rsidRPr="00D9720F">
        <w:rPr>
          <w:i/>
          <w:iCs/>
          <w:lang w:val="en-US"/>
        </w:rPr>
        <w:t>Hediste diversicolor</w:t>
      </w:r>
      <w:r w:rsidRPr="00D9720F">
        <w:rPr>
          <w:lang w:val="en-US"/>
        </w:rPr>
        <w:t xml:space="preserve">, the </w:t>
      </w:r>
      <w:r>
        <w:rPr>
          <w:lang w:val="en-US"/>
        </w:rPr>
        <w:t xml:space="preserve">unexpected </w:t>
      </w:r>
      <w:r w:rsidRPr="00D9720F">
        <w:rPr>
          <w:lang w:val="en-US"/>
        </w:rPr>
        <w:t xml:space="preserve">marked biodilution </w:t>
      </w:r>
      <w:r>
        <w:rPr>
          <w:lang w:val="en-US"/>
        </w:rPr>
        <w:t xml:space="preserve">for PCBs </w:t>
      </w:r>
      <w:r w:rsidRPr="00D9720F">
        <w:rPr>
          <w:lang w:val="en-US"/>
        </w:rPr>
        <w:t>observed in its predator-prey BMFs may be explained by its omnivorous feeding strategy and its relatively high trophic position among polychaetes, as indicated by isotopic analysis.</w:t>
      </w:r>
      <w:r w:rsidR="00D43015">
        <w:rPr>
          <w:lang w:val="en-US"/>
        </w:rPr>
        <w:t xml:space="preserve"> Indeed, among polychaetes, stable isotopic ratios seems to be more clearly related to inter-specific variations of BMFs (see SI section 3.2).</w:t>
      </w:r>
    </w:p>
    <w:p w14:paraId="42C0BC43" w14:textId="69C71E68" w:rsidR="0021097B" w:rsidRPr="0021097B" w:rsidRDefault="00D9720F" w:rsidP="00D9720F">
      <w:pPr>
        <w:rPr>
          <w:lang w:val="en-US"/>
        </w:rPr>
      </w:pPr>
      <w:r w:rsidRPr="00D9720F">
        <w:rPr>
          <w:lang w:val="en-US"/>
        </w:rPr>
        <w:t xml:space="preserve">Overall, numerous factors contribute to the variability of BMF estimates based on predator-prey pairs. Failing to consider this complexity can compromise both the monitoring of persistent organic pollutants (POPs) and the reliability of BMF assessments. In field studies, </w:t>
      </w:r>
      <w:r w:rsidR="00193F74">
        <w:rPr>
          <w:lang w:val="en-US"/>
        </w:rPr>
        <w:t>spatio-temporal</w:t>
      </w:r>
      <w:r w:rsidRPr="00D9720F">
        <w:rPr>
          <w:lang w:val="en-US"/>
        </w:rPr>
        <w:t xml:space="preserve"> variations in prey contamination introduce uncertainties that may challenge the accuracy of BMF values.</w:t>
      </w:r>
      <w:r>
        <w:rPr>
          <w:lang w:val="en-US"/>
        </w:rPr>
        <w:t xml:space="preserve"> </w:t>
      </w:r>
      <w:r w:rsidRPr="00D9720F">
        <w:rPr>
          <w:lang w:val="en-US"/>
        </w:rPr>
        <w:t xml:space="preserve">To investigate spatio-temporal effects, complementary approaches using standardized passive </w:t>
      </w:r>
      <w:r w:rsidR="004A7DB5" w:rsidRPr="009A6374">
        <w:rPr>
          <w:highlight w:val="yellow"/>
        </w:rPr>
        <w:fldChar w:fldCharType="begin"/>
      </w:r>
      <w:r w:rsidR="004A7DB5" w:rsidRPr="004A7DB5">
        <w:rPr>
          <w:highlight w:val="yellow"/>
          <w:lang w:val="en-US"/>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A7DB5" w:rsidRPr="009A6374">
        <w:rPr>
          <w:highlight w:val="yellow"/>
        </w:rPr>
        <w:fldChar w:fldCharType="separate"/>
      </w:r>
      <w:r w:rsidR="004A7DB5" w:rsidRPr="004A7DB5">
        <w:rPr>
          <w:rFonts w:ascii="Calibri" w:hAnsi="Calibri" w:cs="Calibri"/>
          <w:highlight w:val="yellow"/>
          <w:lang w:val="en-US"/>
        </w:rPr>
        <w:t xml:space="preserve">(Schäfer </w:t>
      </w:r>
      <w:r w:rsidR="004A7DB5" w:rsidRPr="004A7DB5">
        <w:rPr>
          <w:rFonts w:ascii="Calibri" w:hAnsi="Calibri" w:cs="Calibri"/>
          <w:i/>
          <w:iCs/>
          <w:highlight w:val="yellow"/>
          <w:lang w:val="en-US"/>
        </w:rPr>
        <w:t>et al.</w:t>
      </w:r>
      <w:r w:rsidR="004A7DB5" w:rsidRPr="004A7DB5">
        <w:rPr>
          <w:rFonts w:ascii="Calibri" w:hAnsi="Calibri" w:cs="Calibri"/>
          <w:highlight w:val="yellow"/>
          <w:lang w:val="en-US"/>
        </w:rPr>
        <w:t>, 2015)</w:t>
      </w:r>
      <w:r w:rsidR="004A7DB5" w:rsidRPr="009A6374">
        <w:rPr>
          <w:highlight w:val="yellow"/>
        </w:rPr>
        <w:fldChar w:fldCharType="end"/>
      </w:r>
      <w:r w:rsidR="004A7DB5" w:rsidRPr="004A7DB5">
        <w:rPr>
          <w:color w:val="000000"/>
          <w:highlight w:val="yellow"/>
          <w:lang w:val="en-US"/>
        </w:rPr>
        <w:t xml:space="preserve"> </w:t>
      </w:r>
      <w:r w:rsidRPr="00D9720F">
        <w:rPr>
          <w:lang w:val="en-US"/>
        </w:rPr>
        <w:t>or sentinel organisms</w:t>
      </w:r>
      <w:r w:rsidR="004A7DB5">
        <w:rPr>
          <w:lang w:val="en-US"/>
        </w:rPr>
        <w:t xml:space="preserve"> </w:t>
      </w:r>
      <w:r w:rsidRPr="00D9720F">
        <w:rPr>
          <w:lang w:val="en-US"/>
        </w:rPr>
        <w:t xml:space="preserve">—such as the burrowing polychaete </w:t>
      </w:r>
      <w:r w:rsidRPr="00D9720F">
        <w:rPr>
          <w:i/>
          <w:iCs/>
          <w:lang w:val="en-US"/>
        </w:rPr>
        <w:t>Nereis diversicolor</w:t>
      </w:r>
      <w:r w:rsidRPr="00D9720F">
        <w:rPr>
          <w:lang w:val="en-US"/>
        </w:rPr>
        <w:t xml:space="preserve">, a common estuarine species and known prey of sole </w:t>
      </w:r>
      <w:r w:rsidR="004A7DB5" w:rsidRPr="009A6374">
        <w:rPr>
          <w:color w:val="000000"/>
          <w:highlight w:val="yellow"/>
        </w:rPr>
        <w:fldChar w:fldCharType="begin"/>
      </w:r>
      <w:r w:rsidR="004A7DB5" w:rsidRPr="004A7DB5">
        <w:rPr>
          <w:color w:val="000000"/>
          <w:highlight w:val="yellow"/>
          <w:lang w:val="en-US"/>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4A7DB5" w:rsidRPr="009A6374">
        <w:rPr>
          <w:color w:val="000000"/>
          <w:highlight w:val="yellow"/>
        </w:rPr>
        <w:fldChar w:fldCharType="separate"/>
      </w:r>
      <w:r w:rsidR="004A7DB5" w:rsidRPr="004A7DB5">
        <w:rPr>
          <w:rFonts w:ascii="Calibri" w:hAnsi="Calibri" w:cs="Calibri"/>
          <w:highlight w:val="yellow"/>
          <w:lang w:val="en-US"/>
        </w:rPr>
        <w:t xml:space="preserve">(Durou </w:t>
      </w:r>
      <w:r w:rsidR="004A7DB5" w:rsidRPr="004A7DB5">
        <w:rPr>
          <w:rFonts w:ascii="Calibri" w:hAnsi="Calibri" w:cs="Calibri"/>
          <w:i/>
          <w:iCs/>
          <w:highlight w:val="yellow"/>
          <w:lang w:val="en-US"/>
        </w:rPr>
        <w:t>et al.</w:t>
      </w:r>
      <w:r w:rsidR="004A7DB5" w:rsidRPr="004A7DB5">
        <w:rPr>
          <w:rFonts w:ascii="Calibri" w:hAnsi="Calibri" w:cs="Calibri"/>
          <w:highlight w:val="yellow"/>
          <w:lang w:val="en-US"/>
        </w:rPr>
        <w:t>, 2007)</w:t>
      </w:r>
      <w:r w:rsidR="004A7DB5" w:rsidRPr="009A6374">
        <w:rPr>
          <w:color w:val="000000"/>
          <w:highlight w:val="yellow"/>
        </w:rPr>
        <w:fldChar w:fldCharType="end"/>
      </w:r>
      <w:r w:rsidRPr="00D9720F">
        <w:rPr>
          <w:lang w:val="en-US"/>
        </w:rPr>
        <w:t>—</w:t>
      </w:r>
      <w:r w:rsidR="004A7DB5">
        <w:rPr>
          <w:lang w:val="en-US"/>
        </w:rPr>
        <w:t xml:space="preserve"> </w:t>
      </w:r>
      <w:r w:rsidRPr="00D9720F">
        <w:rPr>
          <w:lang w:val="en-US"/>
        </w:rPr>
        <w:t>could help normalize observed contaminant levels in prey species. However, while such methodologies offer means to account for or reduce intra-specific and spatio-temporal variability, they alone may not yield representative BMF values. This is because prey species differ in their bioaccumulation capacities depending on taxonomy and feeding behavior. Their relative contribution to the predator’s diet thus remains essential, and stomach content analysis provides a robust method to estimate it.</w:t>
      </w:r>
    </w:p>
    <w:p w14:paraId="2E681097" w14:textId="20FA254E" w:rsidR="009A6374" w:rsidRDefault="009A6374" w:rsidP="004A7DB5">
      <w:pPr>
        <w:pStyle w:val="Titre3"/>
      </w:pPr>
      <w:r>
        <w:t>Influence de la c</w:t>
      </w:r>
      <w:r w:rsidRPr="0060211A">
        <w:t>omposition du régime alimentaire utilisée</w:t>
      </w:r>
    </w:p>
    <w:p w14:paraId="40D365D1" w14:textId="665BDE28" w:rsidR="009A6374" w:rsidRDefault="009A6374" w:rsidP="009A6374">
      <w:r w:rsidRPr="00326BCB">
        <w:t xml:space="preserve">Les BMF PCB plus élevés pour les scenario diet-based sont due à la concentration du diet est inférieure à la concentration médiane des proies. En effet le régime alimentaire contient une majorité de crustacés alors que ces derniers sont le groupe taxonomique le moins contaminé </w:t>
      </w:r>
      <w:r>
        <w:t xml:space="preserve">(lipid-normalised concentrations) </w:t>
      </w:r>
      <w:r w:rsidRPr="00326BCB">
        <w:t xml:space="preserve">et qu’ils ne représentent que 7 points de mesure dans le calcul de la médiane des espèces calculées sur 44 mesures. </w:t>
      </w:r>
      <w:r>
        <w:t xml:space="preserve">Aussi, les crustacés ayant une carapace non digestible, il est possible que l’efficacité de l’assimilation des contaminants en soit affectée </w:t>
      </w:r>
      <w:r w:rsidR="000E5564">
        <w:fldChar w:fldCharType="begin"/>
      </w:r>
      <w:r w:rsidR="000E5564">
        <w:instrText xml:space="preserve"> ADDIN ZOTERO_ITEM CSL_CITATION {"citationID":"k1XtGTkd","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0E5564">
        <w:fldChar w:fldCharType="separate"/>
      </w:r>
      <w:r w:rsidR="000E5564" w:rsidRPr="000E5564">
        <w:rPr>
          <w:rFonts w:ascii="Calibri" w:hAnsi="Calibri" w:cs="Calibri"/>
          <w:szCs w:val="24"/>
        </w:rPr>
        <w:t xml:space="preserve">(Gobas </w:t>
      </w:r>
      <w:r w:rsidR="000E5564" w:rsidRPr="000E5564">
        <w:rPr>
          <w:rFonts w:ascii="Calibri" w:hAnsi="Calibri" w:cs="Calibri"/>
          <w:i/>
          <w:iCs/>
          <w:szCs w:val="24"/>
        </w:rPr>
        <w:t>et al.</w:t>
      </w:r>
      <w:r w:rsidR="000E5564" w:rsidRPr="000E5564">
        <w:rPr>
          <w:rFonts w:ascii="Calibri" w:hAnsi="Calibri" w:cs="Calibri"/>
          <w:szCs w:val="24"/>
        </w:rPr>
        <w:t>, 1999)</w:t>
      </w:r>
      <w:r w:rsidR="000E5564">
        <w:fldChar w:fldCharType="end"/>
      </w:r>
      <w:r>
        <w:t xml:space="preserve">. </w:t>
      </w:r>
      <w:r w:rsidR="000E5564">
        <w:t>Toutefois, les crustacés présentent également les plus forts taux de lipides parmi les proies (voir SI section 2</w:t>
      </w:r>
      <w:r w:rsidR="00300C4D">
        <w:t xml:space="preserve">) hors ce facteur est prépondérant dans la bioaccumulation </w:t>
      </w:r>
      <w:r w:rsidR="00300C4D">
        <w:rPr>
          <w:highlight w:val="yellow"/>
        </w:rPr>
        <w:fldChar w:fldCharType="begin"/>
      </w:r>
      <w:r w:rsidR="00300C4D">
        <w:rPr>
          <w:highlight w:val="yellow"/>
        </w:rPr>
        <w:instrText xml:space="preserve"> ADDIN ZOTERO_ITEM CSL_CITATION {"citationID":"hwjJA1Dr","properties":{"formattedCitation":"(Van Ael {\\i{}et al.}, 2013)","plainCitation":"(Van Ael et al., 2013)","noteIndex":0},"citationItems":[{"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sidR="00300C4D">
        <w:rPr>
          <w:highlight w:val="yellow"/>
        </w:rPr>
        <w:fldChar w:fldCharType="separate"/>
      </w:r>
      <w:r w:rsidR="00300C4D" w:rsidRPr="00300C4D">
        <w:rPr>
          <w:rFonts w:ascii="Calibri" w:hAnsi="Calibri" w:cs="Calibri"/>
          <w:szCs w:val="24"/>
        </w:rPr>
        <w:t xml:space="preserve">(Van Ael </w:t>
      </w:r>
      <w:r w:rsidR="00300C4D" w:rsidRPr="00300C4D">
        <w:rPr>
          <w:rFonts w:ascii="Calibri" w:hAnsi="Calibri" w:cs="Calibri"/>
          <w:i/>
          <w:iCs/>
          <w:szCs w:val="24"/>
        </w:rPr>
        <w:t>et al.</w:t>
      </w:r>
      <w:r w:rsidR="00300C4D" w:rsidRPr="00300C4D">
        <w:rPr>
          <w:rFonts w:ascii="Calibri" w:hAnsi="Calibri" w:cs="Calibri"/>
          <w:szCs w:val="24"/>
        </w:rPr>
        <w:t>, 2013)</w:t>
      </w:r>
      <w:r w:rsidR="00300C4D">
        <w:rPr>
          <w:highlight w:val="yellow"/>
        </w:rPr>
        <w:fldChar w:fldCharType="end"/>
      </w:r>
    </w:p>
    <w:p w14:paraId="3D4495A4" w14:textId="2C1FA083" w:rsidR="00D43015" w:rsidRDefault="00D43015" w:rsidP="009A6374">
      <w:r>
        <w:t>Les contenus stomacaux peuvent ne pas bien représenter le régime alimentaire en raison de différence de digestibilité et d’identification des différents types de proies, pouvant surestimer la présence des moins digestibles donc plus facilement identifiables, et sous-estimer la présence des plus digestibles</w:t>
      </w:r>
      <w:r w:rsidR="001224FA">
        <w:t xml:space="preserve">. </w:t>
      </w:r>
      <w:r w:rsidR="001224FA">
        <w:lastRenderedPageBreak/>
        <w:t xml:space="preserve">L’utilisation des isotopes stables pour l’estimation du régime alimentaire pourrait alors mieux intégrer le comportement alimentaire sur une longue période de temps </w:t>
      </w:r>
      <w:r w:rsidR="001224FA">
        <w:fldChar w:fldCharType="begin"/>
      </w:r>
      <w:r w:rsidR="001224FA">
        <w:instrText xml:space="preserve"> ADDIN ZOTERO_ITEM CSL_CITATION {"citationID":"q7Xf0lJ2","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rsidR="001224FA">
        <w:fldChar w:fldCharType="separate"/>
      </w:r>
      <w:r w:rsidR="001224FA" w:rsidRPr="001224FA">
        <w:rPr>
          <w:rFonts w:ascii="Calibri" w:hAnsi="Calibri" w:cs="Calibri"/>
          <w:szCs w:val="24"/>
        </w:rPr>
        <w:t xml:space="preserve">(Borgå </w:t>
      </w:r>
      <w:r w:rsidR="001224FA" w:rsidRPr="001224FA">
        <w:rPr>
          <w:rFonts w:ascii="Calibri" w:hAnsi="Calibri" w:cs="Calibri"/>
          <w:i/>
          <w:iCs/>
          <w:szCs w:val="24"/>
        </w:rPr>
        <w:t>et al.</w:t>
      </w:r>
      <w:r w:rsidR="001224FA" w:rsidRPr="001224FA">
        <w:rPr>
          <w:rFonts w:ascii="Calibri" w:hAnsi="Calibri" w:cs="Calibri"/>
          <w:szCs w:val="24"/>
        </w:rPr>
        <w:t>, 2004)</w:t>
      </w:r>
      <w:r w:rsidR="001224FA">
        <w:fldChar w:fldCharType="end"/>
      </w:r>
      <w:r w:rsidR="001224FA">
        <w:t>.</w:t>
      </w:r>
    </w:p>
    <w:p w14:paraId="545D8852" w14:textId="005C845D" w:rsidR="001224FA" w:rsidRDefault="001224FA" w:rsidP="009A6374">
      <w:r>
        <w:t xml:space="preserve">Les contenus stomacaux peuvent varier en fonction des zones </w:t>
      </w:r>
      <w:r w:rsidR="00193F74">
        <w:t xml:space="preserve">et des saisons </w:t>
      </w:r>
      <w:r>
        <w:t xml:space="preserve">en raison de préférences alimentaires différentes, pour des présences/absences des différentes proies dans leur habitat </w:t>
      </w:r>
      <w:r>
        <w:fldChar w:fldCharType="begin"/>
      </w:r>
      <w:r>
        <w:instrText xml:space="preserve"> ADDIN ZOTERO_ITEM CSL_CITATION {"citationID":"BxDVlSgE","properties":{"formattedCitation":"(Borg\\uc0\\u229{} {\\i{}et al.}, 2004)","plainCitation":"(Borgå et al., 2004)","noteIndex":0},"citationItems":[{"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fldChar w:fldCharType="separate"/>
      </w:r>
      <w:r w:rsidRPr="001224FA">
        <w:rPr>
          <w:rFonts w:ascii="Calibri" w:hAnsi="Calibri" w:cs="Calibri"/>
          <w:szCs w:val="24"/>
        </w:rPr>
        <w:t xml:space="preserve">(Borgå </w:t>
      </w:r>
      <w:r w:rsidRPr="001224FA">
        <w:rPr>
          <w:rFonts w:ascii="Calibri" w:hAnsi="Calibri" w:cs="Calibri"/>
          <w:i/>
          <w:iCs/>
          <w:szCs w:val="24"/>
        </w:rPr>
        <w:t>et al.</w:t>
      </w:r>
      <w:r w:rsidRPr="001224FA">
        <w:rPr>
          <w:rFonts w:ascii="Calibri" w:hAnsi="Calibri" w:cs="Calibri"/>
          <w:szCs w:val="24"/>
        </w:rPr>
        <w:t>, 2004)</w:t>
      </w:r>
      <w:r>
        <w:fldChar w:fldCharType="end"/>
      </w:r>
    </w:p>
    <w:p w14:paraId="3775E4B3" w14:textId="5C5F4EA6" w:rsidR="009A6374" w:rsidRPr="009A6374" w:rsidRDefault="009A6374" w:rsidP="009A6374">
      <w:r>
        <w:t xml:space="preserve">Ces résultats montrent bien que la préférence alimentaire a un impact sur la bioaccumulation et qu’il est utile de la considérer dans l’estimation de facteurs de biomagnification </w:t>
      </w:r>
      <w:r>
        <w:fldChar w:fldCharType="begin"/>
      </w:r>
      <w:r>
        <w:instrText xml:space="preserve"> ADDIN ZOTERO_ITEM CSL_CITATION {"citationID":"fgFvsQak","properties":{"formattedCitation":"(Loizeau, Abarnou and M\\uc0\\u233{}nesguen, 2001; Borg\\uc0\\u229{} {\\i{}et al.}, 2004)","plainCitation":"(Loizeau, Abarnou and Ménesguen, 2001; Borgå et al., 2004)","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w:instrText>
      </w:r>
      <w:r w:rsidRPr="009A6374">
        <w:instrText xml:space="preserve">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schema":"https://github.com/citation-style-language/schema/raw/master/csl-citation.json"} </w:instrText>
      </w:r>
      <w:r>
        <w:fldChar w:fldCharType="separate"/>
      </w:r>
      <w:r w:rsidRPr="009A6374">
        <w:rPr>
          <w:rFonts w:ascii="Calibri" w:hAnsi="Calibri" w:cs="Calibri"/>
          <w:szCs w:val="24"/>
        </w:rPr>
        <w:t xml:space="preserve">(Loizeau, Abarnou and Ménesguen, 2001; Borgå </w:t>
      </w:r>
      <w:r w:rsidRPr="009A6374">
        <w:rPr>
          <w:rFonts w:ascii="Calibri" w:hAnsi="Calibri" w:cs="Calibri"/>
          <w:i/>
          <w:iCs/>
          <w:szCs w:val="24"/>
        </w:rPr>
        <w:t>et al.</w:t>
      </w:r>
      <w:r w:rsidRPr="009A6374">
        <w:rPr>
          <w:rFonts w:ascii="Calibri" w:hAnsi="Calibri" w:cs="Calibri"/>
          <w:szCs w:val="24"/>
        </w:rPr>
        <w:t>, 2004)</w:t>
      </w:r>
      <w:r>
        <w:fldChar w:fldCharType="end"/>
      </w:r>
      <w:r>
        <w:t>.</w:t>
      </w:r>
    </w:p>
    <w:p w14:paraId="69514213" w14:textId="03133620" w:rsidR="009A6374" w:rsidRDefault="009A6374" w:rsidP="00635AE1">
      <w:pPr>
        <w:pStyle w:val="Paragraphedeliste"/>
        <w:numPr>
          <w:ilvl w:val="0"/>
          <w:numId w:val="4"/>
        </w:numPr>
      </w:pPr>
      <w:r>
        <w:t xml:space="preserve">Groupe taxonomique des hexanauplia représente 32% du régime alimentaire (dont 31.5% d’harpacticoida) mais n’a pas du tout été dosé chimiquement alors que les copepodes sont connus pour bioconcentrer les PCB à partir de l’eau </w:t>
      </w:r>
      <w:r>
        <w:fldChar w:fldCharType="begin"/>
      </w:r>
      <w:r w:rsidR="001815EC">
        <w:instrText xml:space="preserve"> ADDIN ZOTERO_ITEM CSL_CITATION {"citationID":"KjpOkpWC","properties":{"formattedCitation":"(Loizeau, Abarnou and M\\uc0\\u233{}nesguen, 2001; Borg\\uc0\\u229{} {\\i{}et al.}, 2005)","plainCitation":"(Loizeau, Abarnou and Ménesguen, 2001; Borgå et al., 2005)","noteIndex":0},"citationItems":[{"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id":1015,"uris":["http://zotero.org/users/3305729/items/4N8VSD39"],"itemData":{"id":1015,"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 supporting that also trophic transfer and biomagnification of PCBs in zooplankton leads to BAFs well above those predicted by simple equilibrium partitioning. Overall, miss-measurement of water PCB concentrations and biomagnification contribute significantly to variability in BAFs for PCBs within and among studies. This large variability of BAFs for PCBs in zooplankton illustrated in the present study is of importance for future assessments of potential new bioaccumulative chemicals that rely on measured BAFs, such as the European Union Registration, Evaluation and Authorization of Chemicals program (REACH).","container-title":"Environmental Science &amp; Technology","DOI":"10.1021/es050376i","ISSN":"0013-936X","issue":"12","journalAbbreviation":"Environ. Sci. Technol.","note":"publisher: American Chemical Society","page":"4523-4532","source":"ACS Publications","title":"Bioaccumulation Factors for PCBs Revisited","volume":"39","author":[{"family":"Borgå","given":"Katrine"},{"family":"Fisk","given":"Aaron T."},{"family":"Hargrave","given":"Barry"},{"family":"Hoekstra","given":"Paul F."},{"family":"Swackhamer","given":"Deborah"},{"family":"Muir","given":"Derek C. G."}],"issued":{"date-parts":[["2005",6,1]]},"citation-key":"borgaBioaccumulationFactorsPCBs2005a"}}],"schema":"https://github.com/citation-style-language/schema/raw/master/csl-citation.json"} </w:instrText>
      </w:r>
      <w:r>
        <w:fldChar w:fldCharType="separate"/>
      </w:r>
      <w:r w:rsidR="001815EC" w:rsidRPr="001815EC">
        <w:rPr>
          <w:rFonts w:ascii="Calibri" w:hAnsi="Calibri" w:cs="Calibri"/>
          <w:szCs w:val="24"/>
        </w:rPr>
        <w:t xml:space="preserve">(Loizeau, Abarnou and Ménesguen, 2001; Borgå </w:t>
      </w:r>
      <w:r w:rsidR="001815EC" w:rsidRPr="001815EC">
        <w:rPr>
          <w:rFonts w:ascii="Calibri" w:hAnsi="Calibri" w:cs="Calibri"/>
          <w:i/>
          <w:iCs/>
          <w:szCs w:val="24"/>
        </w:rPr>
        <w:t>et al.</w:t>
      </w:r>
      <w:r w:rsidR="001815EC" w:rsidRPr="001815EC">
        <w:rPr>
          <w:rFonts w:ascii="Calibri" w:hAnsi="Calibri" w:cs="Calibri"/>
          <w:szCs w:val="24"/>
        </w:rPr>
        <w:t>, 2005)</w:t>
      </w:r>
      <w:r>
        <w:fldChar w:fldCharType="end"/>
      </w:r>
    </w:p>
    <w:p w14:paraId="6D60CF35" w14:textId="77777777" w:rsidR="009A6374" w:rsidRDefault="009A6374" w:rsidP="00635AE1">
      <w:pPr>
        <w:pStyle w:val="Paragraphedeliste"/>
        <w:numPr>
          <w:ilvl w:val="0"/>
          <w:numId w:val="4"/>
        </w:numPr>
      </w:pPr>
      <w:r>
        <w:t xml:space="preserve">Toutefois, les proportions estimées ici étant basées sur un nombre d’individus présents dans les estomacs, cette forte proportion est surestimée car les copépodes du groupe hexanauplia ont une masse individuelle très faible en comparaison de celles des espèces du groupe des Malocostraca (espèces majoritairement retrouvées : 11.5% de </w:t>
      </w:r>
      <w:r w:rsidRPr="00FA5858">
        <w:rPr>
          <w:i/>
          <w:iCs/>
        </w:rPr>
        <w:t>Corophium volutator</w:t>
      </w:r>
      <w:r>
        <w:t xml:space="preserve"> et 1.6% de </w:t>
      </w:r>
      <w:r w:rsidRPr="00FA5858">
        <w:rPr>
          <w:i/>
          <w:iCs/>
        </w:rPr>
        <w:t>Crangon crangon</w:t>
      </w:r>
      <w:r>
        <w:t>). En effet les proportions recherchées pour estimer la composition du régime alimentaire devraient être estimées en masse pour étudier la bioaccumulation.</w:t>
      </w:r>
    </w:p>
    <w:p w14:paraId="35FA0B35" w14:textId="77777777" w:rsidR="009A6374" w:rsidRDefault="009A6374" w:rsidP="00635AE1">
      <w:pPr>
        <w:pStyle w:val="Paragraphedeliste"/>
        <w:numPr>
          <w:ilvl w:val="0"/>
          <w:numId w:val="4"/>
        </w:numPr>
      </w:pPr>
      <w:r>
        <w:t xml:space="preserve">Etant donné la forte variabilité de contamination entre espèces au sein d’un groupe taxonomique, la composition du régime alimentaire par espèces dosées en contaminant serait importante pour estimer la composition du régime alimentaire. </w:t>
      </w:r>
    </w:p>
    <w:p w14:paraId="548CB9E8" w14:textId="77777777" w:rsidR="009A6374" w:rsidRDefault="009A6374" w:rsidP="00635AE1">
      <w:pPr>
        <w:pStyle w:val="Paragraphedeliste"/>
        <w:numPr>
          <w:ilvl w:val="1"/>
          <w:numId w:val="4"/>
        </w:numPr>
      </w:pPr>
      <w:r>
        <w:t xml:space="preserve">Toutefois, les contenus stomacaux permettent difficilement de différencier les espèces de bivalves car la plupart du temps seuls les siphons sont retrouvés (11.5% de bivalves non identifiables dans les contenus stomacaux, 4 espèces dosées en contaminants sur 6 n’ont pas été identifiables). </w:t>
      </w:r>
    </w:p>
    <w:p w14:paraId="35C4E853" w14:textId="77777777" w:rsidR="009A6374" w:rsidRPr="00FB7468" w:rsidRDefault="009A6374" w:rsidP="00635AE1">
      <w:pPr>
        <w:pStyle w:val="Paragraphedeliste"/>
        <w:numPr>
          <w:ilvl w:val="1"/>
          <w:numId w:val="4"/>
        </w:numPr>
      </w:pPr>
      <w:r>
        <w:t xml:space="preserve">Dans le cas des arthropodes malacostraca de très nombreuses espèces ont été identifiées mais seules deux d’entre elles ont été dosées en contaminant alors que certaines étaient en proportions équivalentes à celle de Crangon crangon (1.03% pour </w:t>
      </w:r>
      <w:r w:rsidRPr="00FB7468">
        <w:rPr>
          <w:rFonts w:ascii="Calibri" w:eastAsia="Times New Roman" w:hAnsi="Calibri" w:cs="Calibri"/>
          <w:color w:val="000000"/>
          <w:lang w:eastAsia="fr-FR"/>
        </w:rPr>
        <w:t>Diastylis bradyi)</w:t>
      </w:r>
      <w:r>
        <w:t xml:space="preserve"> </w:t>
      </w:r>
    </w:p>
    <w:p w14:paraId="1FE73767" w14:textId="4DE676AC" w:rsidR="00A45044" w:rsidRPr="00A45044" w:rsidRDefault="009A6374" w:rsidP="00635AE1">
      <w:pPr>
        <w:pStyle w:val="Paragraphedeliste"/>
        <w:numPr>
          <w:ilvl w:val="1"/>
          <w:numId w:val="4"/>
        </w:numPr>
        <w:rPr>
          <w:sz w:val="24"/>
          <w:szCs w:val="24"/>
          <w:highlight w:val="yellow"/>
        </w:rPr>
      </w:pPr>
      <w:r>
        <w:t>Dans le cas des polychètes, l’espèce majoritaire dans les contenus stomacaux 24.0% de Polydora ciliata, n’a pas été dosées en contaminants. Celles dosées ont des proportions inférieures à 1% dans le régime alimentaire (0.4% pour Owenia fusiformis, 0.53% pour Lagis koreni, 0.18% pour Lanice conchilega) voir non identifiées (Hediste diversicolor et Nephtys sp.)</w:t>
      </w:r>
      <w:bookmarkStart w:id="55" w:name="_Toc199498322"/>
    </w:p>
    <w:p w14:paraId="4540F7B0" w14:textId="6E27E2DD" w:rsidR="00A45044" w:rsidRPr="00A45044" w:rsidRDefault="00A45044" w:rsidP="00A45044">
      <w:pPr>
        <w:rPr>
          <w:highlight w:val="yellow"/>
        </w:rPr>
      </w:pPr>
      <w:r w:rsidRPr="00A45044">
        <w:rPr>
          <w:highlight w:val="yellow"/>
        </w:rPr>
        <w:t xml:space="preserve">L’une des contributions majeures de cette étude est la mise en évidence de l’impact de la méthodologie sur l’estimation des BMFs. En effet, la prise en compte de la composition du régime alimentaire des soles, la méthode la plus proche de la définition théorique du BMF </w:t>
      </w:r>
      <w:r w:rsidRPr="00A45044">
        <w:rPr>
          <w:highlight w:val="yellow"/>
        </w:rPr>
        <w:fldChar w:fldCharType="begin"/>
      </w:r>
      <w:r w:rsidRPr="00A45044">
        <w:rPr>
          <w:highlight w:val="yellow"/>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Gobas </w:t>
      </w:r>
      <w:r w:rsidRPr="00A45044">
        <w:rPr>
          <w:rFonts w:ascii="Calibri" w:hAnsi="Calibri" w:cs="Calibri"/>
          <w:i/>
          <w:iCs/>
          <w:highlight w:val="yellow"/>
        </w:rPr>
        <w:t>et al.</w:t>
      </w:r>
      <w:r w:rsidRPr="00A45044">
        <w:rPr>
          <w:rFonts w:ascii="Calibri" w:hAnsi="Calibri" w:cs="Calibri"/>
          <w:highlight w:val="yellow"/>
        </w:rPr>
        <w:t>, 1999)</w:t>
      </w:r>
      <w:r w:rsidRPr="00A45044">
        <w:rPr>
          <w:highlight w:val="yellow"/>
        </w:rPr>
        <w:fldChar w:fldCharType="end"/>
      </w:r>
      <w:r w:rsidRPr="00A45044">
        <w:rPr>
          <w:highlight w:val="yellow"/>
        </w:rPr>
        <w:t xml:space="preserve">, a conduit à des BMFs plus élevés pour les PFASs et HBCDDs. Ceci suggère que l’approche traditionnelle basée uniquement sur les concentrations des proies individuelles peut sous-estimer la biomagnification réelle, surtout dans le cas d’un régime alimentaire varié </w:t>
      </w:r>
      <w:r w:rsidRPr="00A45044">
        <w:rPr>
          <w:highlight w:val="yellow"/>
        </w:rPr>
        <w:fldChar w:fldCharType="begin"/>
      </w:r>
      <w:r w:rsidRPr="00A45044">
        <w:rPr>
          <w:highlight w:val="yellow"/>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Mounier </w:t>
      </w:r>
      <w:r w:rsidRPr="00A45044">
        <w:rPr>
          <w:rFonts w:ascii="Calibri" w:hAnsi="Calibri" w:cs="Calibri"/>
          <w:i/>
          <w:iCs/>
          <w:highlight w:val="yellow"/>
        </w:rPr>
        <w:t>et al.</w:t>
      </w:r>
      <w:r w:rsidRPr="00A45044">
        <w:rPr>
          <w:rFonts w:ascii="Calibri" w:hAnsi="Calibri" w:cs="Calibri"/>
          <w:highlight w:val="yellow"/>
        </w:rPr>
        <w:t>, 2020)</w:t>
      </w:r>
      <w:r w:rsidRPr="00A45044">
        <w:rPr>
          <w:highlight w:val="yellow"/>
        </w:rPr>
        <w:fldChar w:fldCharType="end"/>
      </w:r>
      <w:r w:rsidRPr="00A45044">
        <w:rPr>
          <w:highlight w:val="yellow"/>
        </w:rPr>
        <w:t xml:space="preserve">. Ce biais méthodologique pourrait expliquer certaines incohérences dans la littérature concernant les tendances de transfert trophique des PFASs </w:t>
      </w:r>
      <w:r w:rsidRPr="00A45044">
        <w:rPr>
          <w:highlight w:val="yellow"/>
        </w:rPr>
        <w:fldChar w:fldCharType="begin"/>
      </w:r>
      <w:r w:rsidRPr="00A45044">
        <w:rPr>
          <w:highlight w:val="yellow"/>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A45044">
        <w:rPr>
          <w:highlight w:val="yellow"/>
        </w:rPr>
        <w:fldChar w:fldCharType="separate"/>
      </w:r>
      <w:r w:rsidRPr="00A45044">
        <w:rPr>
          <w:rFonts w:ascii="Calibri" w:hAnsi="Calibri" w:cs="Calibri"/>
          <w:highlight w:val="yellow"/>
        </w:rPr>
        <w:t xml:space="preserve">(Houde </w:t>
      </w:r>
      <w:r w:rsidRPr="00A45044">
        <w:rPr>
          <w:rFonts w:ascii="Calibri" w:hAnsi="Calibri" w:cs="Calibri"/>
          <w:i/>
          <w:iCs/>
          <w:highlight w:val="yellow"/>
        </w:rPr>
        <w:t>et al.</w:t>
      </w:r>
      <w:r w:rsidRPr="00A45044">
        <w:rPr>
          <w:rFonts w:ascii="Calibri" w:hAnsi="Calibri" w:cs="Calibri"/>
          <w:highlight w:val="yellow"/>
        </w:rPr>
        <w:t xml:space="preserve">, 2006; Conder </w:t>
      </w:r>
      <w:r w:rsidRPr="00A45044">
        <w:rPr>
          <w:rFonts w:ascii="Calibri" w:hAnsi="Calibri" w:cs="Calibri"/>
          <w:i/>
          <w:iCs/>
          <w:highlight w:val="yellow"/>
        </w:rPr>
        <w:t>et al.</w:t>
      </w:r>
      <w:r w:rsidRPr="00A45044">
        <w:rPr>
          <w:rFonts w:ascii="Calibri" w:hAnsi="Calibri" w:cs="Calibri"/>
          <w:highlight w:val="yellow"/>
        </w:rPr>
        <w:t xml:space="preserve">, 2008; Loi </w:t>
      </w:r>
      <w:r w:rsidRPr="00A45044">
        <w:rPr>
          <w:rFonts w:ascii="Calibri" w:hAnsi="Calibri" w:cs="Calibri"/>
          <w:i/>
          <w:iCs/>
          <w:highlight w:val="yellow"/>
        </w:rPr>
        <w:t>et al.</w:t>
      </w:r>
      <w:r w:rsidRPr="00A45044">
        <w:rPr>
          <w:rFonts w:ascii="Calibri" w:hAnsi="Calibri" w:cs="Calibri"/>
          <w:highlight w:val="yellow"/>
        </w:rPr>
        <w:t xml:space="preserve">, 2011; Munoz </w:t>
      </w:r>
      <w:r w:rsidRPr="00A45044">
        <w:rPr>
          <w:rFonts w:ascii="Calibri" w:hAnsi="Calibri" w:cs="Calibri"/>
          <w:i/>
          <w:iCs/>
          <w:highlight w:val="yellow"/>
        </w:rPr>
        <w:t>et al.</w:t>
      </w:r>
      <w:r w:rsidRPr="00A45044">
        <w:rPr>
          <w:rFonts w:ascii="Calibri" w:hAnsi="Calibri" w:cs="Calibri"/>
          <w:highlight w:val="yellow"/>
        </w:rPr>
        <w:t>, 2017)</w:t>
      </w:r>
      <w:r w:rsidRPr="00A45044">
        <w:rPr>
          <w:highlight w:val="yellow"/>
        </w:rPr>
        <w:fldChar w:fldCharType="end"/>
      </w:r>
      <w:r w:rsidRPr="00A45044">
        <w:rPr>
          <w:highlight w:val="yellow"/>
        </w:rPr>
        <w:t xml:space="preserve">. L’influence de la composition de la nourriture a par ailleurs été montrée en expérimentation </w:t>
      </w:r>
      <w:r w:rsidRPr="00A45044">
        <w:rPr>
          <w:highlight w:val="yellow"/>
        </w:rPr>
        <w:fldChar w:fldCharType="begin"/>
      </w:r>
      <w:r w:rsidRPr="00A45044">
        <w:rPr>
          <w:highlight w:val="yellow"/>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Pr="00A45044">
        <w:rPr>
          <w:highlight w:val="yellow"/>
        </w:rPr>
        <w:fldChar w:fldCharType="separate"/>
      </w:r>
      <w:r w:rsidRPr="00A45044">
        <w:rPr>
          <w:rFonts w:ascii="Calibri" w:hAnsi="Calibri" w:cs="Calibri"/>
          <w:highlight w:val="yellow"/>
        </w:rPr>
        <w:t>(Liu, Haffner and Drouillard, 2010)</w:t>
      </w:r>
      <w:r w:rsidRPr="00A45044">
        <w:rPr>
          <w:highlight w:val="yellow"/>
        </w:rPr>
        <w:fldChar w:fldCharType="end"/>
      </w:r>
      <w:r w:rsidRPr="00A45044">
        <w:rPr>
          <w:color w:val="000000"/>
          <w:highlight w:val="yellow"/>
        </w:rPr>
        <w:t xml:space="preserve">. Celle-ci serait également un facteur clé en milieu naturel, en raison des différences de digestibilité et de biodisponibilité dans les proies, pouvant être notamment liées à leur teneur en lipides dans le cas des PCB, et amener à des concentrations encore plus élevées du bol alimentaire durant la digestion </w:t>
      </w:r>
      <w:r w:rsidRPr="00A45044">
        <w:rPr>
          <w:color w:val="000000"/>
          <w:highlight w:val="yellow"/>
        </w:rPr>
        <w:fldChar w:fldCharType="begin"/>
      </w:r>
      <w:r w:rsidRPr="00A45044">
        <w:rPr>
          <w:color w:val="000000"/>
          <w:highlight w:val="yellow"/>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Pr="00A45044">
        <w:rPr>
          <w:color w:val="000000"/>
          <w:highlight w:val="yellow"/>
        </w:rPr>
        <w:fldChar w:fldCharType="separate"/>
      </w:r>
      <w:r w:rsidRPr="00A45044">
        <w:rPr>
          <w:rFonts w:ascii="Calibri" w:hAnsi="Calibri" w:cs="Calibri"/>
          <w:highlight w:val="yellow"/>
        </w:rPr>
        <w:t xml:space="preserve">(Gobas </w:t>
      </w:r>
      <w:r w:rsidRPr="00A45044">
        <w:rPr>
          <w:rFonts w:ascii="Calibri" w:hAnsi="Calibri" w:cs="Calibri"/>
          <w:i/>
          <w:iCs/>
          <w:highlight w:val="yellow"/>
        </w:rPr>
        <w:t>et al.</w:t>
      </w:r>
      <w:r w:rsidRPr="00A45044">
        <w:rPr>
          <w:rFonts w:ascii="Calibri" w:hAnsi="Calibri" w:cs="Calibri"/>
          <w:highlight w:val="yellow"/>
        </w:rPr>
        <w:t>, 1999)</w:t>
      </w:r>
      <w:r w:rsidRPr="00A45044">
        <w:rPr>
          <w:color w:val="000000"/>
          <w:highlight w:val="yellow"/>
        </w:rPr>
        <w:fldChar w:fldCharType="end"/>
      </w:r>
      <w:r w:rsidRPr="00A45044">
        <w:rPr>
          <w:color w:val="000000"/>
          <w:highlight w:val="yellow"/>
        </w:rPr>
        <w:t>.</w:t>
      </w:r>
    </w:p>
    <w:p w14:paraId="686AE364" w14:textId="77777777" w:rsidR="00A45044" w:rsidRPr="00F92A4A" w:rsidRDefault="00A45044" w:rsidP="00A45044">
      <w:r w:rsidRPr="00A45044">
        <w:rPr>
          <w:highlight w:val="yellow"/>
        </w:rPr>
        <w:lastRenderedPageBreak/>
        <w:t>Ces résultats soulignent la nécessité d’une approche intégrative prenant en compte les préférences alimentaires et les proportions relatives des proies consommées, voire de leur digestibilité, pour affiner l’évaluation des risques écotoxicologiques. De plus, ils confirment que les PFASs, en particulier L-PFOS et PFNA, présentent un fort potentiel de biomagnification, ce qui doit être pris en compte dans les stratégies de surveillance environnementale et de gestion des polluants émergents.</w:t>
      </w:r>
      <w:r w:rsidRPr="00F92A4A">
        <w:t xml:space="preserve"> </w:t>
      </w:r>
    </w:p>
    <w:p w14:paraId="67A265F7" w14:textId="77777777" w:rsidR="00A45044" w:rsidRPr="00F92A4A" w:rsidRDefault="00A45044" w:rsidP="00A45044"/>
    <w:p w14:paraId="5C2EB17C" w14:textId="77777777" w:rsidR="00A45044" w:rsidRPr="00BE6B5A" w:rsidRDefault="00A45044" w:rsidP="00A45044">
      <w:pPr>
        <w:rPr>
          <w:color w:val="000000"/>
          <w:sz w:val="24"/>
          <w:szCs w:val="24"/>
          <w:lang w:val="en-US"/>
        </w:rPr>
      </w:pPr>
      <w:r w:rsidRPr="00F92A4A">
        <w:rPr>
          <w:sz w:val="24"/>
          <w:szCs w:val="24"/>
          <w:lang w:val="en-GB"/>
        </w:rPr>
        <w:t xml:space="preserve">Several reviews explore the use of monitoring-derived trophic biomagnification factors to assess the bioaccumulation potential of chemicals and </w:t>
      </w:r>
      <w:r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Pr="00F92A4A">
        <w:rPr>
          <w:color w:val="FF0000"/>
          <w:sz w:val="24"/>
          <w:szCs w:val="24"/>
          <w:highlight w:val="yellow"/>
          <w:lang w:val="en-GB"/>
        </w:rPr>
        <w:t>studies</w:t>
      </w:r>
      <w:r>
        <w:rPr>
          <w:color w:val="FF0000"/>
          <w:sz w:val="24"/>
          <w:szCs w:val="24"/>
          <w:highlight w:val="yellow"/>
          <w:lang w:val="en-GB"/>
        </w:rPr>
        <w:t xml:space="preserve"> </w:t>
      </w:r>
      <w:r>
        <w:rPr>
          <w:color w:val="FF0000"/>
          <w:sz w:val="24"/>
          <w:szCs w:val="24"/>
          <w:highlight w:val="yellow"/>
          <w:lang w:val="en-GB"/>
        </w:rPr>
        <w:fldChar w:fldCharType="begin"/>
      </w:r>
      <w:r>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FF0000"/>
          <w:sz w:val="24"/>
          <w:szCs w:val="24"/>
          <w:highlight w:val="yellow"/>
          <w:lang w:val="en-GB"/>
        </w:rPr>
        <w:fldChar w:fldCharType="separate"/>
      </w:r>
      <w:r w:rsidRPr="00FE1121">
        <w:rPr>
          <w:rFonts w:ascii="Calibri" w:hAnsi="Calibri" w:cs="Calibri"/>
          <w:sz w:val="24"/>
          <w:szCs w:val="24"/>
        </w:rPr>
        <w:t xml:space="preserve">(Borgå </w:t>
      </w:r>
      <w:r w:rsidRPr="00FE1121">
        <w:rPr>
          <w:rFonts w:ascii="Calibri" w:hAnsi="Calibri" w:cs="Calibri"/>
          <w:i/>
          <w:iCs/>
          <w:sz w:val="24"/>
          <w:szCs w:val="24"/>
        </w:rPr>
        <w:t>et al.</w:t>
      </w:r>
      <w:r w:rsidRPr="00FE1121">
        <w:rPr>
          <w:rFonts w:ascii="Calibri" w:hAnsi="Calibri" w:cs="Calibri"/>
          <w:sz w:val="24"/>
          <w:szCs w:val="24"/>
        </w:rPr>
        <w:t xml:space="preserve">, 2012; Conder </w:t>
      </w:r>
      <w:r w:rsidRPr="00FE1121">
        <w:rPr>
          <w:rFonts w:ascii="Calibri" w:hAnsi="Calibri" w:cs="Calibri"/>
          <w:i/>
          <w:iCs/>
          <w:sz w:val="24"/>
          <w:szCs w:val="24"/>
        </w:rPr>
        <w:t>et al.</w:t>
      </w:r>
      <w:r w:rsidRPr="00FE1121">
        <w:rPr>
          <w:rFonts w:ascii="Calibri" w:hAnsi="Calibri" w:cs="Calibri"/>
          <w:sz w:val="24"/>
          <w:szCs w:val="24"/>
        </w:rPr>
        <w:t xml:space="preserve">, 2012; Kim </w:t>
      </w:r>
      <w:r w:rsidRPr="00FE1121">
        <w:rPr>
          <w:rFonts w:ascii="Calibri" w:hAnsi="Calibri" w:cs="Calibri"/>
          <w:i/>
          <w:iCs/>
          <w:sz w:val="24"/>
          <w:szCs w:val="24"/>
        </w:rPr>
        <w:t>et al.</w:t>
      </w:r>
      <w:r w:rsidRPr="00FE1121">
        <w:rPr>
          <w:rFonts w:ascii="Calibri" w:hAnsi="Calibri" w:cs="Calibri"/>
          <w:sz w:val="24"/>
          <w:szCs w:val="24"/>
        </w:rPr>
        <w:t xml:space="preserve">, 2016; Arnot </w:t>
      </w:r>
      <w:r w:rsidRPr="00FE1121">
        <w:rPr>
          <w:rFonts w:ascii="Calibri" w:hAnsi="Calibri" w:cs="Calibri"/>
          <w:i/>
          <w:iCs/>
          <w:sz w:val="24"/>
          <w:szCs w:val="24"/>
        </w:rPr>
        <w:t>et al.</w:t>
      </w:r>
      <w:r w:rsidRPr="00FE1121">
        <w:rPr>
          <w:rFonts w:ascii="Calibri" w:hAnsi="Calibri" w:cs="Calibri"/>
          <w:sz w:val="24"/>
          <w:szCs w:val="24"/>
        </w:rPr>
        <w:t>, 2023; Fremlin, Elliott and Gobas, 2025)</w:t>
      </w:r>
      <w:r>
        <w:rPr>
          <w:color w:val="FF0000"/>
          <w:sz w:val="24"/>
          <w:szCs w:val="24"/>
          <w:highlight w:val="yellow"/>
          <w:lang w:val="en-GB"/>
        </w:rPr>
        <w:fldChar w:fldCharType="end"/>
      </w:r>
      <w:r w:rsidRPr="00FE1121">
        <w:rPr>
          <w:color w:val="FF0000"/>
          <w:sz w:val="24"/>
          <w:szCs w:val="24"/>
        </w:rPr>
        <w:t xml:space="preserve">. </w:t>
      </w:r>
      <w:r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Pr>
          <w:color w:val="000000"/>
          <w:sz w:val="24"/>
          <w:szCs w:val="24"/>
          <w:lang w:val="en-GB"/>
        </w:rPr>
        <w:t xml:space="preserve"> </w:t>
      </w:r>
      <w:r w:rsidRPr="00F92A4A">
        <w:rPr>
          <w:color w:val="000000"/>
          <w:sz w:val="24"/>
          <w:szCs w:val="24"/>
          <w:lang w:val="en-GB"/>
        </w:rPr>
        <w:t>;</w:t>
      </w:r>
      <w:r>
        <w:rPr>
          <w:color w:val="000000"/>
          <w:sz w:val="24"/>
          <w:szCs w:val="24"/>
          <w:lang w:val="en-GB"/>
        </w:rPr>
        <w:t xml:space="preserve"> </w:t>
      </w:r>
      <w:r>
        <w:rPr>
          <w:color w:val="000000"/>
          <w:sz w:val="24"/>
          <w:szCs w:val="24"/>
          <w:lang w:val="en-GB"/>
        </w:rPr>
        <w:fldChar w:fldCharType="begin"/>
      </w:r>
      <w:r>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color w:val="000000"/>
          <w:sz w:val="24"/>
          <w:szCs w:val="24"/>
          <w:lang w:val="en-GB"/>
        </w:rPr>
        <w:fldChar w:fldCharType="separate"/>
      </w:r>
      <w:r w:rsidRPr="00BE6B5A">
        <w:rPr>
          <w:rFonts w:ascii="Calibri" w:hAnsi="Calibri" w:cs="Calibri"/>
          <w:sz w:val="24"/>
          <w:szCs w:val="24"/>
          <w:lang w:val="en-US"/>
        </w:rPr>
        <w:t xml:space="preserve">(Borgå </w:t>
      </w:r>
      <w:r w:rsidRPr="00BE6B5A">
        <w:rPr>
          <w:rFonts w:ascii="Calibri" w:hAnsi="Calibri" w:cs="Calibri"/>
          <w:i/>
          <w:iCs/>
          <w:sz w:val="24"/>
          <w:szCs w:val="24"/>
          <w:lang w:val="en-US"/>
        </w:rPr>
        <w:t>et al.</w:t>
      </w:r>
      <w:r w:rsidRPr="00BE6B5A">
        <w:rPr>
          <w:rFonts w:ascii="Calibri" w:hAnsi="Calibri" w:cs="Calibri"/>
          <w:sz w:val="24"/>
          <w:szCs w:val="24"/>
          <w:lang w:val="en-US"/>
        </w:rPr>
        <w:t>, 2012)</w:t>
      </w:r>
      <w:r>
        <w:rPr>
          <w:color w:val="000000"/>
          <w:sz w:val="24"/>
          <w:szCs w:val="24"/>
          <w:lang w:val="en-GB"/>
        </w:rPr>
        <w:fldChar w:fldCharType="end"/>
      </w:r>
    </w:p>
    <w:p w14:paraId="288B8768" w14:textId="409BE5DA" w:rsidR="009A6374" w:rsidRDefault="009A6374" w:rsidP="000E5564">
      <w:pPr>
        <w:pStyle w:val="Titre3"/>
        <w:rPr>
          <w:highlight w:val="yellow"/>
          <w:lang w:val="en-US"/>
        </w:rPr>
      </w:pPr>
      <w:r w:rsidRPr="009A6374">
        <w:rPr>
          <w:highlight w:val="yellow"/>
          <w:lang w:val="en-US"/>
        </w:rPr>
        <w:t>BMF vs T</w:t>
      </w:r>
      <w:bookmarkEnd w:id="55"/>
      <w:r w:rsidR="000E5564">
        <w:rPr>
          <w:highlight w:val="yellow"/>
          <w:lang w:val="en-US"/>
        </w:rPr>
        <w:t>L-BMF</w:t>
      </w:r>
    </w:p>
    <w:p w14:paraId="462A45FF" w14:textId="77777777" w:rsidR="00975169" w:rsidRPr="00975169" w:rsidRDefault="00975169" w:rsidP="00975169">
      <w:pPr>
        <w:rPr>
          <w:lang w:val="en-US"/>
        </w:rPr>
      </w:pPr>
      <w:r w:rsidRPr="00975169">
        <w:rPr>
          <w:lang w:val="en-US"/>
        </w:rPr>
        <w:t xml:space="preserve">Although BMFs explicitly describe enrichment of chemicals between predator and prey, BMFs represent only a single trophic transfer. A BMF &gt; 1 indicates that the substance has biomagnified in the predator, compared to the given prey </w:t>
      </w:r>
      <w:r w:rsidRPr="00975169">
        <w:fldChar w:fldCharType="begin"/>
      </w:r>
      <w:r w:rsidRPr="00975169">
        <w:rPr>
          <w:lang w:val="en-US"/>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Fremlin, Elliott and Gobas, 2025)</w:t>
      </w:r>
      <w:r w:rsidRPr="00975169">
        <w:fldChar w:fldCharType="end"/>
      </w:r>
      <w:r w:rsidRPr="00975169">
        <w:rPr>
          <w:lang w:val="en-US"/>
        </w:rPr>
        <w:t>. Variation in the ability of organisms to biotransform and eliminate chemicals can produce variation in BMFs among predator-prey relationships in a food web, and this can obscure the chemical’s overall food web biomagni</w:t>
      </w:r>
      <w:r w:rsidRPr="00975169">
        <w:t>ﬁ</w:t>
      </w:r>
      <w:r w:rsidRPr="00975169">
        <w:rPr>
          <w:lang w:val="en-US"/>
        </w:rPr>
        <w:t>cation behaviour. TMFs provide a characterization of the average degree of biomagni</w:t>
      </w:r>
      <w:r w:rsidRPr="00975169">
        <w:t>ﬁ</w:t>
      </w:r>
      <w:r w:rsidRPr="00975169">
        <w:rPr>
          <w:lang w:val="en-US"/>
        </w:rPr>
        <w:t xml:space="preserve">cation that occurs with increasing trophic position within organisms of an entire food web </w:t>
      </w:r>
      <w:r w:rsidRPr="00975169">
        <w:fldChar w:fldCharType="begin"/>
      </w:r>
      <w:r w:rsidRPr="00975169">
        <w:rPr>
          <w:lang w:val="en-US"/>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w:instrText>
      </w:r>
      <w:r w:rsidRPr="00975169">
        <w:instrTex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975169">
        <w:rPr>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rPr>
          <w:lang w:val="en-US"/>
        </w:rPr>
        <w:t>(Fremlin, Elliott and Gobas, 2025)</w:t>
      </w:r>
      <w:r w:rsidRPr="00975169">
        <w:fldChar w:fldCharType="end"/>
      </w:r>
      <w:r w:rsidRPr="00975169">
        <w:rPr>
          <w:lang w:val="en-US"/>
        </w:rPr>
        <w:t xml:space="preserve">. Thus, it needs to be incorporating multiple food web interactions </w:t>
      </w:r>
      <w:r w:rsidRPr="00975169">
        <w:fldChar w:fldCharType="begin"/>
      </w:r>
      <w:r w:rsidRPr="00975169">
        <w:rPr>
          <w:lang w:val="en-US"/>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w:instrText>
      </w:r>
      <w:r w:rsidRPr="00975169">
        <w:instrText>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As in our case the number of food web interactions is the same for BMF and TMF, they are representing the same thing, and thus can be directly compared to each over. On the contrary, TMF from this article should not be compared with other TMFs.</w:t>
      </w:r>
    </w:p>
    <w:p w14:paraId="5ECC2E96" w14:textId="77777777" w:rsidR="00975169" w:rsidRPr="00975169" w:rsidRDefault="00975169" w:rsidP="00975169">
      <w:r w:rsidRPr="00975169">
        <w:rPr>
          <w:lang w:val="en-US"/>
        </w:rPr>
        <w:t xml:space="preserve">The scientific consensus is that chemicals are considered bioaccumulative if TMF &gt; 1. However, TMF couldn’t be estimated from our limited part of trophic web, coupled with small sample size for prey species </w:t>
      </w:r>
      <w:r w:rsidRPr="00975169">
        <w:fldChar w:fldCharType="begin"/>
      </w:r>
      <w:r w:rsidRPr="00975169">
        <w:rPr>
          <w:lang w:val="en-US"/>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w:instrText>
      </w:r>
      <w:r w:rsidRPr="00975169">
        <w:instrText>δ</w:instrText>
      </w:r>
      <w:r w:rsidRPr="00975169">
        <w:rPr>
          <w:lang w:val="en-US"/>
        </w:rPr>
        <w:instrText xml:space="preserve">15N). In this article, we give the background for the development of TMFs, identify and discuss impacts of ecosystem and ecological variables on their values, and discuss challenges and uncertainties associated with contaminant measurements and the use of </w:instrText>
      </w:r>
      <w:r w:rsidRPr="00975169">
        <w:instrText>δ</w:instrText>
      </w:r>
      <w:r w:rsidRPr="00975169">
        <w:rPr>
          <w:lang w:val="en-US"/>
        </w:rPr>
        <w:instrText xml:space="preserve">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75169">
        <w:fldChar w:fldCharType="separate"/>
      </w:r>
      <w:r w:rsidRPr="00975169">
        <w:rPr>
          <w:lang w:val="en-US"/>
        </w:rPr>
        <w:t>(Borgå et al., 2012)</w:t>
      </w:r>
      <w:r w:rsidRPr="00975169">
        <w:fldChar w:fldCharType="end"/>
      </w:r>
      <w:r w:rsidRPr="00975169">
        <w:rPr>
          <w:lang w:val="en-US"/>
        </w:rPr>
        <w:t xml:space="preserve">.  Moreover, with a small sample size as ours, a TMF below 2 or 3 is unlikely to show a statistical difference from 1, even if the true TMF is above 1 </w:t>
      </w:r>
      <w:r w:rsidRPr="00975169">
        <w:fldChar w:fldCharType="begin"/>
      </w:r>
      <w:r w:rsidRPr="00975169">
        <w:rPr>
          <w:lang w:val="en-US"/>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w:instrText>
      </w:r>
      <w:r w:rsidRPr="00975169">
        <w:instrText xml:space="preserv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Indeed, we preferred considering trophic level-normalized biomagni</w:t>
      </w:r>
      <w:r w:rsidRPr="00975169">
        <w:t>ﬁ</w:t>
      </w:r>
      <w:r w:rsidRPr="00975169">
        <w:rPr>
          <w:lang w:val="en-US"/>
        </w:rPr>
        <w:t xml:space="preserve">cation factors (TL-BMFTL). TL-BMF is still the second preferred metric of bioaccumulation potential recommended by </w:t>
      </w:r>
      <w:r w:rsidRPr="00975169">
        <w:fldChar w:fldCharType="begin"/>
      </w:r>
      <w:r w:rsidRPr="00975169">
        <w:rPr>
          <w:lang w:val="en-US"/>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w:instrText>
      </w:r>
      <w:r w:rsidRPr="00975169">
        <w:instrText>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rPr>
          <w:lang w:val="en-US"/>
        </w:rPr>
        <w:t>(Conder et al., 2012)</w:t>
      </w:r>
      <w:r w:rsidRPr="00975169">
        <w:fldChar w:fldCharType="end"/>
      </w:r>
      <w:r w:rsidRPr="00975169">
        <w:rPr>
          <w:lang w:val="en-US"/>
        </w:rPr>
        <w:t xml:space="preserve">. Indeed, although TL-BMF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 Moreover, TL-BMF values vary but they generally include the TMF range. This is expected since TMF can be viewed as the average BMF in the studied food web. When TMF data are unavailable, TL-BMF can be a useful substitute, though it may overestimate TMFs in cases where no biomagnification occurs </w:t>
      </w:r>
      <w:r w:rsidRPr="00975169">
        <w:fldChar w:fldCharType="begin"/>
      </w:r>
      <w:r w:rsidRPr="00975169">
        <w:rPr>
          <w:lang w:val="en-US"/>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w:instrText>
      </w:r>
      <w:r w:rsidRPr="00975169">
        <w:instrText xml:space="preserve">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75169">
        <w:fldChar w:fldCharType="separate"/>
      </w:r>
      <w:r w:rsidRPr="00975169">
        <w:t>(Conder et al., 2012)</w:t>
      </w:r>
      <w:r w:rsidRPr="00975169">
        <w:fldChar w:fldCharType="end"/>
      </w:r>
      <w:r w:rsidRPr="00975169">
        <w:t>.</w:t>
      </w:r>
    </w:p>
    <w:p w14:paraId="37CDB6A2" w14:textId="77777777" w:rsidR="00975169" w:rsidRPr="00975169" w:rsidRDefault="00975169" w:rsidP="00975169">
      <w:pPr>
        <w:rPr>
          <w:highlight w:val="yellow"/>
          <w:lang w:val="en-US"/>
        </w:rPr>
      </w:pPr>
    </w:p>
    <w:p w14:paraId="194EB679" w14:textId="7D12E1A8" w:rsidR="009A6374" w:rsidRDefault="009A6374" w:rsidP="009A6374">
      <w:pPr>
        <w:rPr>
          <w:highlight w:val="yellow"/>
          <w:lang w:val="en-US"/>
        </w:rPr>
      </w:pPr>
      <w:r w:rsidRPr="009A6374">
        <w:rPr>
          <w:highlight w:val="yellow"/>
          <w:lang w:val="en-US"/>
        </w:rPr>
        <w:t>Grande variabilité du TL-BMF diet compared to simple BMF diet</w:t>
      </w:r>
    </w:p>
    <w:p w14:paraId="5867D986" w14:textId="797C38FB" w:rsidR="00975169" w:rsidRPr="00975169" w:rsidRDefault="00975169" w:rsidP="009A6374">
      <w:pPr>
        <w:rPr>
          <w:highlight w:val="yellow"/>
        </w:rPr>
      </w:pPr>
      <w:r w:rsidRPr="00975169">
        <w:rPr>
          <w:highlight w:val="yellow"/>
        </w:rPr>
        <w:t>Mêmes résultats entre predateur-p</w:t>
      </w:r>
      <w:r>
        <w:rPr>
          <w:highlight w:val="yellow"/>
        </w:rPr>
        <w:t>roie et TL predateur proie</w:t>
      </w:r>
    </w:p>
    <w:p w14:paraId="0BD67634" w14:textId="77777777" w:rsidR="009A6374" w:rsidRPr="009A6374" w:rsidRDefault="009A6374" w:rsidP="009A6374">
      <w:pPr>
        <w:rPr>
          <w:highlight w:val="yellow"/>
        </w:rPr>
      </w:pPr>
      <w:r w:rsidRPr="00975169">
        <w:rPr>
          <w:highlight w:val="yellow"/>
          <w:lang w:val="en-US"/>
        </w:rPr>
        <w:lastRenderedPageBreak/>
        <w:t>Field- and laboratory-derived BAFs and bioconcentration factors are generally less accurate in predicting biomagni</w:t>
      </w:r>
      <w:r w:rsidRPr="009A6374">
        <w:rPr>
          <w:highlight w:val="yellow"/>
        </w:rPr>
        <w:t>ﬁ</w:t>
      </w:r>
      <w:r w:rsidRPr="00975169">
        <w:rPr>
          <w:highlight w:val="yellow"/>
          <w:lang w:val="en-US"/>
        </w:rPr>
        <w:t xml:space="preserve">cation </w:t>
      </w:r>
      <w:r w:rsidRPr="009A6374">
        <w:rPr>
          <w:highlight w:val="yellow"/>
        </w:rPr>
        <w:fldChar w:fldCharType="begin"/>
      </w:r>
      <w:r w:rsidRPr="00975169">
        <w:rPr>
          <w:highlight w:val="yellow"/>
          <w:lang w:val="en-US"/>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975169">
        <w:rPr>
          <w:highlight w:val="yellow"/>
        </w:rPr>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w:instrText>
      </w:r>
      <w:r w:rsidRPr="009A6374">
        <w:rPr>
          <w:highlight w:val="yellow"/>
        </w:rPr>
        <w:instrText xml:space="preserve">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A6374">
        <w:rPr>
          <w:highlight w:val="yellow"/>
        </w:rPr>
        <w:fldChar w:fldCharType="separate"/>
      </w:r>
      <w:r w:rsidRPr="009A6374">
        <w:rPr>
          <w:highlight w:val="yellow"/>
        </w:rPr>
        <w:t>(Conder et al., 2012)</w:t>
      </w:r>
      <w:r w:rsidRPr="009A6374">
        <w:rPr>
          <w:highlight w:val="yellow"/>
        </w:rPr>
        <w:fldChar w:fldCharType="end"/>
      </w:r>
      <w:r w:rsidRPr="009A6374">
        <w:rPr>
          <w:highlight w:val="yellow"/>
        </w:rPr>
        <w:t xml:space="preserve">. </w:t>
      </w:r>
    </w:p>
    <w:p w14:paraId="63A05CBE" w14:textId="77777777" w:rsidR="009A6374" w:rsidRPr="009A6374" w:rsidRDefault="009A6374" w:rsidP="009A6374">
      <w:pPr>
        <w:rPr>
          <w:highlight w:val="yellow"/>
          <w:lang w:val="en-GB"/>
        </w:rPr>
      </w:pPr>
      <w:r w:rsidRPr="009A6374">
        <w:rPr>
          <w:highlight w:val="yellow"/>
        </w:rPr>
        <w:t xml:space="preserve">TMF prédit par un modèle pour les PCB - Fan Y. 2008. </w:t>
      </w:r>
      <w:r w:rsidRPr="009A6374">
        <w:rPr>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1A12C0BD" w14:textId="77777777" w:rsidR="009A6374" w:rsidRPr="009A6374" w:rsidRDefault="009A6374" w:rsidP="009A6374">
      <w:pPr>
        <w:rPr>
          <w:highlight w:val="yellow"/>
          <w:lang w:val="en-GB"/>
        </w:rPr>
      </w:pPr>
      <w:r w:rsidRPr="009A6374">
        <w:rPr>
          <w:highlight w:val="yellow"/>
          <w:lang w:val="en-GB"/>
        </w:rPr>
        <w:t xml:space="preserve">Supp data word  </w:t>
      </w:r>
      <w:r w:rsidRPr="009A6374">
        <w:rPr>
          <w:highlight w:val="yellow"/>
          <w:lang w:val="en-GB"/>
        </w:rPr>
        <w:fldChar w:fldCharType="begin"/>
      </w:r>
      <w:r w:rsidRPr="009A6374">
        <w:rPr>
          <w:highlight w:val="yellow"/>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lang w:val="en-US"/>
        </w:rPr>
        <w:t xml:space="preserve">(Conder </w:t>
      </w:r>
      <w:r w:rsidRPr="009A6374">
        <w:rPr>
          <w:rFonts w:ascii="Calibri" w:hAnsi="Calibri" w:cs="Calibri"/>
          <w:i/>
          <w:iCs/>
          <w:highlight w:val="yellow"/>
          <w:lang w:val="en-US"/>
        </w:rPr>
        <w:t>et al.</w:t>
      </w:r>
      <w:r w:rsidRPr="009A6374">
        <w:rPr>
          <w:rFonts w:ascii="Calibri" w:hAnsi="Calibri" w:cs="Calibri"/>
          <w:highlight w:val="yellow"/>
          <w:lang w:val="en-US"/>
        </w:rPr>
        <w:t>, 2012)</w:t>
      </w:r>
      <w:r w:rsidRPr="009A6374">
        <w:rPr>
          <w:highlight w:val="yellow"/>
          <w:lang w:val="en-GB"/>
        </w:rPr>
        <w:fldChar w:fldCharType="end"/>
      </w:r>
      <w:r w:rsidRPr="009A6374">
        <w:rPr>
          <w:highlight w:val="yellow"/>
          <w:lang w:val="en-GB"/>
        </w:rPr>
        <w:t xml:space="preserve"> : biblio TMF et BMFTL PFOS (Houde et al., 2006 Sarasota Bay + Tomy et al., 2004 Arctic) PCB 52(Houde et al., 2008 Wollaston, Thunder, Superior, Simcoe, Seneca, Sandybeach, Reindeer, Paguchi, Opeongo, Namur, La Ronge, Kingsmere, Grist, Eva, Cold, Champlain, Athabasca) ; PCB 153 (Hoekstra et al., 2003 Beaufort-Chukchi Sea Arctic + Fisk et al., 2001 Baffin Bay Arctic + Hop et al., 2002 Barents Sea + Houde et al., 2008 same locations as PCB 52), 209 (Mackintosh et al., 2004 Vancover, BC)</w:t>
      </w:r>
    </w:p>
    <w:p w14:paraId="2238E8A9" w14:textId="77777777" w:rsidR="009A6374" w:rsidRPr="0065333F" w:rsidRDefault="009A6374" w:rsidP="009A6374">
      <w:r w:rsidRPr="009A6374">
        <w:rPr>
          <w:highlight w:val="yellow"/>
        </w:rPr>
        <w:t xml:space="preserve">Le calcul du TMF est basé sur l’examen de la relation statistique entre le niveau moyen de contamination des espèces et leur niveau trophique moyen le long d’une chaine trophique </w:t>
      </w:r>
      <w:r w:rsidRPr="009A6374">
        <w:rPr>
          <w:highlight w:val="yellow"/>
        </w:rPr>
        <w:fldChar w:fldCharType="begin"/>
      </w:r>
      <w:r w:rsidRPr="009A6374">
        <w:rPr>
          <w:highlight w:val="yellow"/>
        </w:rP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9A6374">
        <w:rPr>
          <w:highlight w:val="yellow"/>
        </w:rPr>
        <w:fldChar w:fldCharType="separate"/>
      </w:r>
      <w:r w:rsidRPr="009A6374">
        <w:rPr>
          <w:rFonts w:ascii="Calibri" w:hAnsi="Calibri" w:cs="Calibri"/>
          <w:highlight w:val="yellow"/>
        </w:rPr>
        <w:t xml:space="preserve">(Borgå </w:t>
      </w:r>
      <w:r w:rsidRPr="009A6374">
        <w:rPr>
          <w:rFonts w:ascii="Calibri" w:hAnsi="Calibri" w:cs="Calibri"/>
          <w:i/>
          <w:iCs/>
          <w:highlight w:val="yellow"/>
        </w:rPr>
        <w:t>et al.</w:t>
      </w:r>
      <w:r w:rsidRPr="009A6374">
        <w:rPr>
          <w:rFonts w:ascii="Calibri" w:hAnsi="Calibri" w:cs="Calibri"/>
          <w:highlight w:val="yellow"/>
        </w:rPr>
        <w:t>, 2012)</w:t>
      </w:r>
      <w:r w:rsidRPr="009A6374">
        <w:rPr>
          <w:highlight w:val="yellow"/>
        </w:rPr>
        <w:fldChar w:fldCharType="end"/>
      </w:r>
      <w:r w:rsidRPr="009A6374">
        <w:rPr>
          <w:highlight w:val="yellow"/>
        </w:rPr>
        <w:t xml:space="preserve">. Récemment, </w:t>
      </w:r>
      <w:r w:rsidRPr="009A6374">
        <w:rPr>
          <w:highlight w:val="yellow"/>
          <w:lang w:val="en-GB"/>
        </w:rPr>
        <w:fldChar w:fldCharType="begin"/>
      </w:r>
      <w:r w:rsidRPr="009A6374">
        <w:rPr>
          <w:highlight w:val="yellow"/>
        </w:rP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9A6374">
        <w:rPr>
          <w:highlight w:val="yellow"/>
          <w:lang w:val="en-GB"/>
        </w:rPr>
        <w:fldChar w:fldCharType="separate"/>
      </w:r>
      <w:r w:rsidRPr="009A6374">
        <w:rPr>
          <w:rFonts w:ascii="Calibri" w:hAnsi="Calibri" w:cs="Calibri"/>
          <w:highlight w:val="yellow"/>
        </w:rPr>
        <w:t xml:space="preserve">(Munoz </w:t>
      </w:r>
      <w:r w:rsidRPr="009A6374">
        <w:rPr>
          <w:rFonts w:ascii="Calibri" w:hAnsi="Calibri" w:cs="Calibri"/>
          <w:i/>
          <w:iCs/>
          <w:highlight w:val="yellow"/>
        </w:rPr>
        <w:t>et al.</w:t>
      </w:r>
      <w:r w:rsidRPr="009A6374">
        <w:rPr>
          <w:rFonts w:ascii="Calibri" w:hAnsi="Calibri" w:cs="Calibri"/>
          <w:highlight w:val="yellow"/>
        </w:rPr>
        <w:t>, 2017)</w:t>
      </w:r>
      <w:r w:rsidRPr="009A6374">
        <w:rPr>
          <w:highlight w:val="yellow"/>
          <w:lang w:val="en-GB"/>
        </w:rPr>
        <w:fldChar w:fldCharType="end"/>
      </w:r>
      <w:r w:rsidRPr="009A6374">
        <w:rPr>
          <w:highlight w:val="yellow"/>
        </w:rPr>
        <w:t xml:space="preserve"> ont listé et évalués différentes méthodes statistiques pour estimer de façon pertinente les TMF compte-tenu des différents biais statistiques potentiels </w:t>
      </w:r>
      <w:r w:rsidRPr="009A6374">
        <w:rPr>
          <w:highlight w:val="yellow"/>
        </w:rPr>
        <w:fldChar w:fldCharType="begin"/>
      </w:r>
      <w:r w:rsidRPr="009A6374">
        <w:rPr>
          <w:highlight w:val="yellow"/>
        </w:rP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Pr="009A6374">
        <w:rPr>
          <w:highlight w:val="yellow"/>
        </w:rPr>
        <w:fldChar w:fldCharType="separate"/>
      </w:r>
      <w:r w:rsidRPr="009A6374">
        <w:rPr>
          <w:rFonts w:ascii="Calibri" w:hAnsi="Calibri" w:cs="Calibri"/>
          <w:highlight w:val="yellow"/>
        </w:rPr>
        <w:t xml:space="preserve">(Borgå </w:t>
      </w:r>
      <w:r w:rsidRPr="009A6374">
        <w:rPr>
          <w:rFonts w:ascii="Calibri" w:hAnsi="Calibri" w:cs="Calibri"/>
          <w:i/>
          <w:iCs/>
          <w:highlight w:val="yellow"/>
        </w:rPr>
        <w:t>et al.</w:t>
      </w:r>
      <w:r w:rsidRPr="009A6374">
        <w:rPr>
          <w:rFonts w:ascii="Calibri" w:hAnsi="Calibri" w:cs="Calibri"/>
          <w:highlight w:val="yellow"/>
        </w:rPr>
        <w:t xml:space="preserve">, 2012; Mackay </w:t>
      </w:r>
      <w:r w:rsidRPr="009A6374">
        <w:rPr>
          <w:rFonts w:ascii="Calibri" w:hAnsi="Calibri" w:cs="Calibri"/>
          <w:i/>
          <w:iCs/>
          <w:highlight w:val="yellow"/>
        </w:rPr>
        <w:t>et al.</w:t>
      </w:r>
      <w:r w:rsidRPr="009A6374">
        <w:rPr>
          <w:rFonts w:ascii="Calibri" w:hAnsi="Calibri" w:cs="Calibri"/>
          <w:highlight w:val="yellow"/>
        </w:rPr>
        <w:t>, 2016)</w:t>
      </w:r>
      <w:r w:rsidRPr="009A6374">
        <w:rPr>
          <w:highlight w:val="yellow"/>
        </w:rPr>
        <w:fldChar w:fldCharType="end"/>
      </w:r>
      <w:r w:rsidRPr="009A6374">
        <w:rPr>
          <w:highlight w:val="yellow"/>
        </w:rPr>
        <w:t xml:space="preserve">. Parmi ces méthodes, le package R « LMEC » </w:t>
      </w:r>
      <w:r w:rsidRPr="009A6374">
        <w:rPr>
          <w:highlight w:val="yellow"/>
        </w:rPr>
        <w:fldChar w:fldCharType="begin"/>
      </w:r>
      <w:r w:rsidRPr="009A6374">
        <w:rPr>
          <w:highlight w:val="yellow"/>
        </w:rP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Pr="009A6374">
        <w:rPr>
          <w:highlight w:val="yellow"/>
        </w:rPr>
        <w:fldChar w:fldCharType="separate"/>
      </w:r>
      <w:r w:rsidRPr="009A6374">
        <w:rPr>
          <w:rFonts w:ascii="Calibri" w:hAnsi="Calibri" w:cs="Calibri"/>
          <w:highlight w:val="yellow"/>
        </w:rPr>
        <w:t>(Vaida and Liu, 2009)</w:t>
      </w:r>
      <w:r w:rsidRPr="009A6374">
        <w:rPr>
          <w:highlight w:val="yellow"/>
        </w:rPr>
        <w:fldChar w:fldCharType="end"/>
      </w:r>
      <w:r w:rsidRPr="009A6374">
        <w:rPr>
          <w:highlight w:val="yellow"/>
        </w:rPr>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9A6374">
        <w:rPr>
          <w:highlight w:val="yellow"/>
          <w:lang w:val="en-GB"/>
        </w:rPr>
        <w:t>δ</w:t>
      </w:r>
      <w:r w:rsidRPr="009A6374">
        <w:rPr>
          <w:highlight w:val="yellow"/>
        </w:rPr>
        <w:t>15N, en utilisant un ou deux organismes pour la définition de la ligne de base.</w:t>
      </w:r>
    </w:p>
    <w:p w14:paraId="0231CF9D" w14:textId="77777777" w:rsidR="00917159" w:rsidRPr="00917159" w:rsidRDefault="00917159" w:rsidP="00917159">
      <w:pPr>
        <w:pStyle w:val="Titre2"/>
      </w:pPr>
      <w:bookmarkStart w:id="56" w:name="_Toc199498323"/>
      <w:r w:rsidRPr="00917159">
        <w:t>Influence de la prise en compte des valeurs manquantes</w:t>
      </w:r>
      <w:bookmarkEnd w:id="56"/>
    </w:p>
    <w:p w14:paraId="4BF6621F" w14:textId="77777777" w:rsidR="00917159" w:rsidRPr="00F92A4A" w:rsidRDefault="00917159" w:rsidP="00917159">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Pr="00F92A4A">
        <w:rPr>
          <w:b/>
          <w:bCs/>
          <w:color w:val="000000"/>
          <w:sz w:val="24"/>
          <w:szCs w:val="24"/>
        </w:rPr>
        <w:t>apparentes</w:t>
      </w:r>
      <w:r w:rsidRPr="00F92A4A">
        <w:rPr>
          <w:color w:val="000000"/>
          <w:sz w:val="24"/>
          <w:szCs w:val="24"/>
        </w:rPr>
        <w:t>.</w:t>
      </w:r>
    </w:p>
    <w:p w14:paraId="482B8C7D" w14:textId="0F061B4F" w:rsidR="00EB325C" w:rsidRDefault="00307945" w:rsidP="0060211A">
      <w:pPr>
        <w:pStyle w:val="Titre2"/>
        <w:rPr>
          <w:highlight w:val="green"/>
          <w:lang w:val="fr-FR"/>
        </w:rPr>
      </w:pPr>
      <w:r w:rsidRPr="00307945">
        <w:rPr>
          <w:highlight w:val="green"/>
          <w:lang w:val="fr-FR"/>
        </w:rPr>
        <w:t xml:space="preserve">Influence des propriétés physico-chimique sur </w:t>
      </w:r>
      <w:r>
        <w:rPr>
          <w:highlight w:val="green"/>
          <w:lang w:val="fr-FR"/>
        </w:rPr>
        <w:t>les B</w:t>
      </w:r>
      <w:r w:rsidR="0060211A" w:rsidRPr="00307945">
        <w:rPr>
          <w:highlight w:val="green"/>
          <w:lang w:val="fr-FR"/>
        </w:rPr>
        <w:t>MFs</w:t>
      </w:r>
    </w:p>
    <w:p w14:paraId="78525BDF" w14:textId="1D1AAAA7" w:rsidR="00975169" w:rsidRPr="00975169" w:rsidRDefault="00975169" w:rsidP="00975169">
      <w:pPr>
        <w:pStyle w:val="Titre3"/>
        <w:rPr>
          <w:highlight w:val="green"/>
        </w:rPr>
      </w:pPr>
      <w:r>
        <w:rPr>
          <w:highlight w:val="green"/>
          <w:lang w:val="en-US"/>
        </w:rPr>
        <w:t>Family</w:t>
      </w:r>
      <w:r>
        <w:rPr>
          <w:highlight w:val="green"/>
          <w:lang w:val="en-US"/>
        </w:rPr>
        <w:t xml:space="preserve"> comparison</w:t>
      </w:r>
    </w:p>
    <w:p w14:paraId="278F10AF" w14:textId="77777777" w:rsidR="00975169" w:rsidRPr="00975169" w:rsidRDefault="00975169" w:rsidP="00975169">
      <w:r w:rsidRPr="00975169">
        <w:t>PCB TL-diet : 0.02 CB31 – 3.94 CB118 (min : 0 CB31 – max : 12.31 CB118)</w:t>
      </w:r>
    </w:p>
    <w:p w14:paraId="367FCB36" w14:textId="77777777" w:rsidR="00975169" w:rsidRPr="00917159" w:rsidRDefault="00975169" w:rsidP="00975169">
      <w:r w:rsidRPr="00917159">
        <w:t xml:space="preserve">PFAS : </w:t>
      </w:r>
      <w:r>
        <w:t xml:space="preserve">médiane </w:t>
      </w:r>
      <w:r w:rsidRPr="00917159">
        <w:t>0.</w:t>
      </w:r>
      <w:r>
        <w:t xml:space="preserve">05 PFTeDA </w:t>
      </w:r>
      <w:r w:rsidRPr="00917159">
        <w:t>-</w:t>
      </w:r>
      <w:r>
        <w:t xml:space="preserve"> </w:t>
      </w:r>
      <w:r w:rsidRPr="00917159">
        <w:t>2.</w:t>
      </w:r>
      <w:r>
        <w:t>54 Br-PFOS</w:t>
      </w:r>
      <w:r w:rsidRPr="00917159">
        <w:t xml:space="preserve"> (min 0</w:t>
      </w:r>
      <w:r>
        <w:t>.03 pour PFTeDA, max : 7.3 Br-PFOS)</w:t>
      </w:r>
    </w:p>
    <w:p w14:paraId="38BF8CF3" w14:textId="2661C26B" w:rsidR="00975169" w:rsidRPr="00975169" w:rsidRDefault="00975169" w:rsidP="00975169">
      <w:pPr>
        <w:rPr>
          <w:sz w:val="24"/>
          <w:szCs w:val="24"/>
        </w:rPr>
      </w:pPr>
      <w:r w:rsidRPr="00975169">
        <w:t xml:space="preserve">Ce résultat est en accord avec les observations récentes sur la bioaccumulation des PFASs dans les écosystèmes aquatiques </w:t>
      </w:r>
      <w:r w:rsidRPr="00975169">
        <w:fldChar w:fldCharType="begin"/>
      </w:r>
      <w:r w:rsidRPr="00975169">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Pr="00975169">
        <w:fldChar w:fldCharType="separate"/>
      </w:r>
      <w:r w:rsidRPr="00975169">
        <w:t>(Houde et al., 2006; Conder et al., 2008; Ng and Hungerbuhler, 2014; Cara et al., 2022)</w:t>
      </w:r>
      <w:r w:rsidRPr="00975169">
        <w:fldChar w:fldCharType="end"/>
      </w:r>
      <w:r w:rsidRPr="00975169">
        <w:t xml:space="preserve">. Pour une meilleure estimation des BMFs, la normalisation des concentrations par le taux de protéine aurait pû être mesurée, les PFAS étant connus pour se lier aux protéines </w:t>
      </w:r>
      <w:r w:rsidRPr="00975169">
        <w:fldChar w:fldCharType="begin"/>
      </w:r>
      <w:r w:rsidRPr="00975169">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975169">
        <w:fldChar w:fldCharType="separate"/>
      </w:r>
      <w:r w:rsidRPr="00975169">
        <w:t>(Conder et al., 2012; Schäfer et al., 2015)</w:t>
      </w:r>
      <w:r w:rsidRPr="00975169">
        <w:fldChar w:fldCharType="end"/>
      </w:r>
      <w:r w:rsidRPr="00975169">
        <w:t xml:space="preserve">. Cette normalisation par les lipides polaires est aujourd’hui recommandée pour ces substances dites « ionisantes » dans l’estimation des BMFs et TMFs </w:t>
      </w:r>
      <w:r w:rsidRPr="00975169">
        <w:fldChar w:fldCharType="begin"/>
      </w:r>
      <w:r w:rsidRPr="00975169">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975169">
        <w:fldChar w:fldCharType="separate"/>
      </w:r>
      <w:r w:rsidRPr="00975169">
        <w:t>(Kelly et al., 2009; Fremlin, Elliott and Gobas, 2025)</w:t>
      </w:r>
      <w:r w:rsidRPr="00975169">
        <w:fldChar w:fldCharType="end"/>
      </w:r>
      <w:r w:rsidRPr="00975169">
        <w:t>.</w:t>
      </w:r>
    </w:p>
    <w:p w14:paraId="345D1CC7" w14:textId="5D5C4B3F" w:rsidR="00975169" w:rsidRPr="00975169" w:rsidRDefault="00975169" w:rsidP="00975169">
      <w:pPr>
        <w:rPr>
          <w:highlight w:val="yellow"/>
          <w:lang w:val="en-GB"/>
        </w:rPr>
      </w:pPr>
      <w:r w:rsidRPr="009A6374">
        <w:rPr>
          <w:highlight w:val="yellow"/>
          <w:lang w:val="en-GB"/>
        </w:rPr>
        <w:t xml:space="preserve">Several studies indicate that chemicals with a log KOW &gt; 4 have the potential to biomagnify in the food web and can exhibit a TMF&gt;1 </w:t>
      </w:r>
      <w:sdt>
        <w:sdtPr>
          <w:rPr>
            <w:highlight w:val="yellow"/>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F71F5BF45A1A40C9A8DEFF41CBC43F48"/>
          </w:placeholder>
        </w:sdtPr>
        <w:sdtContent>
          <w:r w:rsidRPr="009A6374">
            <w:rPr>
              <w:highlight w:val="yellow"/>
              <w:lang w:val="en-GB"/>
            </w:rPr>
            <w:t>(Conder et al., 2012)</w:t>
          </w:r>
        </w:sdtContent>
      </w:sdt>
    </w:p>
    <w:p w14:paraId="056DDA66" w14:textId="43766C38" w:rsidR="001B7A28" w:rsidRPr="001B7A28" w:rsidRDefault="00E149BC" w:rsidP="001B7A28">
      <w:pPr>
        <w:pStyle w:val="Titre3"/>
        <w:rPr>
          <w:highlight w:val="green"/>
          <w:lang w:val="en-US"/>
        </w:rPr>
      </w:pPr>
      <w:r>
        <w:rPr>
          <w:highlight w:val="green"/>
          <w:lang w:val="en-US"/>
        </w:rPr>
        <w:lastRenderedPageBreak/>
        <w:t xml:space="preserve">Within </w:t>
      </w:r>
      <w:r w:rsidR="001B7A28">
        <w:rPr>
          <w:highlight w:val="green"/>
          <w:lang w:val="en-US"/>
        </w:rPr>
        <w:t>PCB family</w:t>
      </w:r>
    </w:p>
    <w:p w14:paraId="77B91931" w14:textId="421D01FB" w:rsidR="00C10679" w:rsidRDefault="0060211A" w:rsidP="0060211A">
      <w:pPr>
        <w:rPr>
          <w:lang w:val="en-US"/>
        </w:rPr>
      </w:pPr>
      <w:r w:rsidRPr="00F250E5">
        <w:rPr>
          <w:highlight w:val="green"/>
          <w:lang w:val="en-US"/>
        </w:rPr>
        <w:t>As exp</w:t>
      </w:r>
      <w:r w:rsidRPr="0060211A">
        <w:rPr>
          <w:highlight w:val="green"/>
          <w:lang w:val="en-US"/>
        </w:rPr>
        <w:t>ected based on numerous studies, the BMF estimation methods used for PCBs revealed an increase in bioaccumulation with rising logKow values, followed by a decline for logKow values above approximately 6.5–</w:t>
      </w:r>
      <w:r w:rsidRPr="00335349">
        <w:rPr>
          <w:highlight w:val="green"/>
          <w:lang w:val="en-US"/>
        </w:rPr>
        <w:t xml:space="preserve">7 </w:t>
      </w:r>
      <w:r w:rsidRPr="00335349">
        <w:rPr>
          <w:highlight w:val="green"/>
        </w:rPr>
        <w:fldChar w:fldCharType="begin"/>
      </w:r>
      <w:r w:rsidRPr="00335349">
        <w:rPr>
          <w:highlight w:val="green"/>
          <w:lang w:val="en-US"/>
        </w:rPr>
        <w:instrText xml:space="preserve"> ADDIN ZOTERO_ITEM CSL_CITATION {"citationID":"T5D89k8a","properties":{"formattedCitation":"(Connolly, 1991; Fisk {\\i{}et al.}, 1998; Loizeau, Abarnou and M\\uc0\\u233{}nesguen, 2001)","plainCitation":"(Connolly, 1991; Fisk et al., 1998; Loizeau, Abarnou and Ménesguen, 2001)","noteIndex":0},"citationItems":[{"id":1055,"uris":["http://zotero.org/users/3305729/items/WFRJBC33"],"itemData":{"id":1055,"type":"article-journal","container-title":"Environmental Science &amp; Technology","DOI":"10.1021/es00016a022","ISSN":"0013-936X","issue":"4","journalAbbreviation":"Environ. Sci. Technol.","note":"publisher: American Chemical Society","page":"760-770","source":"ACS Publications","title":"Application of a food chain model to polychlorinated biphenyl contamination of the lobster and winter flounder food chains in New Bedford Harbor","volume":"25","author":[{"family":"Connolly","given":"John P."}],"issued":{"date-parts":[["1991",4,1]]},"citation-key":"connollyApplicationFoodChain1991"}},{"id":362,"uris":["http://zotero.org/users/3305729/items/7DVKV6X4"],"itemData":{"id":362,"type":"article-journal","abstract":"Dietary accumulation of 23 hydrophobic organochlorines (OCs) by juvenile rainbow trout (Oncorhynchus mykiss) was studied with the objective of obtaining relationships between bioaccumulation parameters and the octanol/water partition coefficient (Kow). A wide range of OCs were used including 16 polychlorinated biphenyls (PCBs 18, 28, 44, 52, 66, 101, 105, 118, 128, 138, 153, 187, 189, 195, 206, and 209), hexachlorobenzene, mirex, tris(4-chlorophenyl)methane (TCPMe), tris(4-chlorophenyl)methanol (TCPMeOH), and three toxaphene congeners (Cl7-chlorobornane {lsqb}CHB{rsqb} {lsqb}Hp-sed{rsqb}, Cl8-CHB {lsqb}T2{rsqb}, and Cl9-CHB {lsqb}T12{rsqb}). Tris(4-chlorophenyl)methane (half-life {lsqb}t1/2{rsqb} {equals} 65 d) was more persistent than TCPMeOH (t1/2 {equals} 20 d), and TCPMe was not biotransformed to TCPMeOH by rainbow trout. Cl7-chlorobornane (t1/2 {equals} 32 d) was more rapidly eliminated, and appears to be more readily metabolized, than Cl8-CHB (t1/2 {equals} 43 d) and Cl9-CHB (t1/2 {equals} 42 d). With the exception of TCPMeOH, Cl7-CHB, and PCB 18, all of the OCs had biomagnification factors (BMFs) &gt;1, implying a potential to biomagnify. Half-lives had a significant curvilinear relationship with Kow (R2 {equals} 0.85, p &lt; 0.001), with a maximum t1/2 for OCs with log Kow ~ 7.0. Decreasing t1/2 for OCs of log Kow &gt; 7.0 may be related to slow kinetics of these super hydrophobic OCs and the short exposure phase, which results in insufficient time for the super hydrophobic OCs to reach slower clearing compartments of the rainbow trout. Assimilation efficiency was not as well described by Kow as by t1/2 and BMF, although a significant curviline</w:instrText>
      </w:r>
      <w:r w:rsidRPr="00335349">
        <w:rPr>
          <w:highlight w:val="green"/>
        </w:rPr>
        <w:instrText xml:space="preserve">ar relationship was observed (R2 {equals} 0.53, p {equals} 0.004). The BMF had a significant curvilinear relationship with log Kow (R2 {equals} 0.84, p &lt; 0.001). Recalcitrant OCs with a log Kow of ~7.0 would appear to have the greatest potential for food chain biomagnification in fish.","container-title":"Environmental Toxicology and Chemistry","DOI":"10.1897/1551-5028(1998)017&lt;0951:DAADOH&gt;2.3.CO;2","ISSN":"0730-7268","issue":"5","page":"951-961","title":"Dietary accumulation and depuration of hydrophobic organochlorines: Bioaccumulation parameters and their relationship with the octanol/water partition coefficient","volume":"17","author":[{"family":"Fisk","given":"Aaron T."},{"family":"Norstrom","given":"Roos J."},{"family":"Cymbalisty","given":"Chris D."},{"family":"Muir","given":"Derek G.G."}],"issued":{"date-parts":[["1998"]]},"citation-key":"fiskDietaryAccumulationDepuration1998"}},{"id":746,"uris":["http://zotero.org/users/3305729/items/BK9XLG2R","http://zotero.org/users/3305729/items/4E4I8L42"],"itemData":{"id":746,"type":"article-journal","abstract":"Polychlorinated biphenyls (PCBs) were measured in six compartments of die sea bass (Dicentrarchus labrax) food web from the Seine estuary. Similar PCB patterns were observed in all samples. </w:instrText>
      </w:r>
      <w:r w:rsidRPr="00335349">
        <w:rPr>
          <w:highlight w:val="green"/>
          <w:lang w:val="en-US"/>
        </w:rPr>
        <w:instrText xml:space="preserve">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schema":"https://github.com/citation-style-language/schema/raw/master/csl-citation.json"} </w:instrText>
      </w:r>
      <w:r w:rsidRPr="00335349">
        <w:rPr>
          <w:highlight w:val="green"/>
        </w:rPr>
        <w:fldChar w:fldCharType="separate"/>
      </w:r>
      <w:r w:rsidRPr="00335349">
        <w:rPr>
          <w:highlight w:val="green"/>
          <w:lang w:val="en-US"/>
        </w:rPr>
        <w:t>(Connolly, 1991; Fisk et al., 1998; Loizeau, Abarnou and Ménesguen, 2001)</w:t>
      </w:r>
      <w:r w:rsidRPr="00335349">
        <w:rPr>
          <w:highlight w:val="green"/>
        </w:rPr>
        <w:fldChar w:fldCharType="end"/>
      </w:r>
      <w:r w:rsidRPr="00335349">
        <w:rPr>
          <w:highlight w:val="green"/>
          <w:lang w:val="en-US"/>
        </w:rPr>
        <w:t>.</w:t>
      </w:r>
      <w:r w:rsidRPr="00335349">
        <w:rPr>
          <w:highlight w:val="green"/>
        </w:rPr>
        <w:t xml:space="preserve"> </w:t>
      </w:r>
      <w:r w:rsidR="00335349" w:rsidRPr="00335349">
        <w:rPr>
          <w:highlight w:val="green"/>
          <w:lang w:val="en-US"/>
        </w:rPr>
        <w:t>The bioaccumulation is expected as the logKow va</w:t>
      </w:r>
      <w:r w:rsidR="00335349">
        <w:rPr>
          <w:highlight w:val="green"/>
          <w:lang w:val="en-US"/>
        </w:rPr>
        <w:t xml:space="preserve">lues </w:t>
      </w:r>
      <w:r w:rsidR="00335349" w:rsidRPr="00335349">
        <w:rPr>
          <w:highlight w:val="green"/>
          <w:lang w:val="en-US"/>
        </w:rPr>
        <w:t>of all PCBs are above 5.5 and the</w:t>
      </w:r>
      <w:r w:rsidRPr="00335349">
        <w:rPr>
          <w:highlight w:val="green"/>
          <w:lang w:val="en-US"/>
        </w:rPr>
        <w:t xml:space="preserve"> reduced</w:t>
      </w:r>
      <w:r w:rsidRPr="0060211A">
        <w:rPr>
          <w:highlight w:val="green"/>
          <w:lang w:val="en-US"/>
        </w:rPr>
        <w:t xml:space="preserve"> bioaccumulation for the most lipophilic compounds is presumed to result from low absorption efficiency</w:t>
      </w:r>
      <w:r w:rsidR="0030535B">
        <w:rPr>
          <w:highlight w:val="green"/>
          <w:lang w:val="en-US"/>
        </w:rPr>
        <w:t xml:space="preserve"> </w:t>
      </w:r>
      <w:r w:rsidR="0030535B">
        <w:rPr>
          <w:highlight w:val="green"/>
          <w:lang w:val="en-US"/>
        </w:rPr>
        <w:fldChar w:fldCharType="begin"/>
      </w:r>
      <w:r w:rsidR="0030535B">
        <w:rPr>
          <w:highlight w:val="green"/>
          <w:lang w:val="en-US"/>
        </w:rPr>
        <w:instrText xml:space="preserve"> ADDIN ZOTERO_ITEM CSL_CITATION {"citationID":"VRUt8TdM","properties":{"formattedCitation":"(Kobayashi {\\i{}et al.}, 2011)","plainCitation":"(Kobayashi et al., 2011)","noteIndex":0},"citationItems":[{"id":826,"uris":["http://zotero.org/users/3305729/items/Q3UAR4KK"],"itemData":{"id":826,"type":"article-journal","abstract":"To evaluate the dietary uptake of polychlorinated biphenyls (PCBs) from live food, we investigated the dietary uptake and depuration kinetics of PCBs in a marine benthic fish (marbled sole, Pseudopleuronectes yokohamae) by using as food live sandworms (Perinereis nuntia) that were laboratory-exposed to field-collected PCB-contaminated sediment. Marbled sole were fed the PCB-contaminated sandworms for 28d and then uncontaminated sandworms for 56d. The assimilation efficiencies (AEs) of 84 PCB congeners via the gastrointestinal tract (GIT) to the muscle of the fish ranged from 0.21 to 0.78; whole-body AEs would be lower than those of muscle because of the lower PCB concentrations, on a lipid basis. The AEs determined in this study were lower than those in other studies that used PCB-spiked commercial pelletized food. The lower AEs found in this study might be attributable to differences in the food administered (live sandworms vs. commercial pellet food), possibly because of low digestibility of sandworm lipids by marbled sole. In addition, the AEs in this study tended to increase with increasing log octanol-water partition coefficients (KOW) up to about seven, although AEs in the other studies using commercial pelletized food did not increase with increasing logKOW. This result suggests the co-transport of highly hydrophobic PCB congeners along with lipids and fatty acids from the digested sandworms into the GIT epithelium cells. The growth-corrected half-lives of 26 PCB congeners in the muscle of fish ranged from 20 to 107d. © 2010 Elsevier Ltd.","container-title":"Chemosphere","DOI":"10.1016/j.chemosphere.2010.10.087","issue":"5","page":"745-750","title":"Dietary uptake kinetics of polychlorinated biphenyls from sediment-contaminated sandworms in a marine benthic fish (Pseudopleuronectes yokohamae)","volume":"82","author":[{"family":"Kobayashi","given":"Jun"},{"family":"Kinoshita","given":"Kyoko"},{"family":"Mizukawa","given":"Kaoruko"},{"family":"Sakurai","given":"Takeo"},{"family":"Imaizumi","given":"Yoshitaka"},{"family":"Takada","given":"Hideshige"},{"family":"Suzuki","given":"Noriyuki"}],"issued":{"date-parts":[["2011"]]},"citation-key":"kobayashiDietaryUptakeKinetics2011"}}],"schema":"https://github.com/citation-style-language/schema/raw/master/csl-citation.json"} </w:instrText>
      </w:r>
      <w:r w:rsidR="0030535B">
        <w:rPr>
          <w:highlight w:val="green"/>
          <w:lang w:val="en-US"/>
        </w:rPr>
        <w:fldChar w:fldCharType="separate"/>
      </w:r>
      <w:r w:rsidR="0030535B" w:rsidRPr="0030535B">
        <w:rPr>
          <w:rFonts w:ascii="Calibri" w:hAnsi="Calibri" w:cs="Calibri"/>
          <w:szCs w:val="24"/>
          <w:lang w:val="en-US"/>
        </w:rPr>
        <w:t xml:space="preserve">(Kobayashi </w:t>
      </w:r>
      <w:r w:rsidR="0030535B" w:rsidRPr="0030535B">
        <w:rPr>
          <w:rFonts w:ascii="Calibri" w:hAnsi="Calibri" w:cs="Calibri"/>
          <w:i/>
          <w:iCs/>
          <w:szCs w:val="24"/>
          <w:lang w:val="en-US"/>
        </w:rPr>
        <w:t>et al.</w:t>
      </w:r>
      <w:r w:rsidR="0030535B" w:rsidRPr="0030535B">
        <w:rPr>
          <w:rFonts w:ascii="Calibri" w:hAnsi="Calibri" w:cs="Calibri"/>
          <w:szCs w:val="24"/>
          <w:lang w:val="en-US"/>
        </w:rPr>
        <w:t>, 2011)</w:t>
      </w:r>
      <w:r w:rsidR="0030535B">
        <w:rPr>
          <w:highlight w:val="green"/>
          <w:lang w:val="en-US"/>
        </w:rPr>
        <w:fldChar w:fldCharType="end"/>
      </w:r>
      <w:r w:rsidRPr="0060211A">
        <w:rPr>
          <w:highlight w:val="green"/>
          <w:lang w:val="en-US"/>
        </w:rPr>
        <w:t>, likely due to their high molecular weight and steric hindrance, which may limit their ability to cross cellular membranes</w:t>
      </w:r>
      <w:r w:rsidR="00C879F8">
        <w:rPr>
          <w:highlight w:val="green"/>
          <w:lang w:val="en-US"/>
        </w:rPr>
        <w:t xml:space="preserve"> by chemical diffusion</w:t>
      </w:r>
      <w:r w:rsidRPr="0060211A">
        <w:rPr>
          <w:highlight w:val="green"/>
          <w:lang w:val="en-US"/>
        </w:rPr>
        <w:t xml:space="preserve"> </w:t>
      </w:r>
      <w:r w:rsidR="00FC2A6B" w:rsidRPr="0060211A">
        <w:rPr>
          <w:highlight w:val="green"/>
        </w:rPr>
        <w:fldChar w:fldCharType="begin"/>
      </w:r>
      <w:r w:rsidR="00C879F8">
        <w:rPr>
          <w:highlight w:val="green"/>
          <w:lang w:val="en-US"/>
        </w:rPr>
        <w:instrText xml:space="preserve"> ADDIN ZOTERO_ITEM CSL_CITATION {"citationID":"YRufNuFH","properties":{"formattedCitation":"(Niimi and Oliver, 1988; Gobas, McCorquodale and Haffner, 1993)","plainCitation":"(Niimi and Oliver, 1988; Gobas, McCorquodale and Haffner, 1993)","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id":787,"uris":["http://zotero.org/users/3305729/items/C8KZ96VK"],"itemData":{"id":787,"type":"article-journal","container-title":"Environmental Toxicology and Chemistry","DOI":"10.1002/etc.5620120316","issue":"3","page":"567-576","title":"Intestinal absorption and biomagnification of organochlorines","volume":"12","author":[{"family":"Gobas","given":"Frank A.P.C. P. C."},{"family":"McCorquodale","given":"Jim R."},{"family":"Haffner","given":"G.D. Douglas"}],"issued":{"date-parts":[["1993",3]]},"citation-key":"gobasIntestinalAbsorptionBiomagnification1993"}}],"schema":"https://github.com/citation-style-language/schema/raw/master/csl-citation.json"} </w:instrText>
      </w:r>
      <w:r w:rsidR="00FC2A6B" w:rsidRPr="0060211A">
        <w:rPr>
          <w:highlight w:val="green"/>
        </w:rPr>
        <w:fldChar w:fldCharType="separate"/>
      </w:r>
      <w:r w:rsidR="00C879F8" w:rsidRPr="00C879F8">
        <w:rPr>
          <w:rFonts w:ascii="Calibri" w:hAnsi="Calibri" w:cs="Calibri"/>
        </w:rPr>
        <w:t>(Niimi and Oliver, 1988; Gobas, McCorquodale and Haffner, 1993)</w:t>
      </w:r>
      <w:r w:rsidR="00FC2A6B" w:rsidRPr="0060211A">
        <w:rPr>
          <w:highlight w:val="green"/>
        </w:rPr>
        <w:fldChar w:fldCharType="end"/>
      </w:r>
      <w:r w:rsidR="003F58CD" w:rsidRPr="0060211A">
        <w:rPr>
          <w:highlight w:val="green"/>
          <w:lang w:val="en-US"/>
        </w:rPr>
        <w:t>.</w:t>
      </w:r>
      <w:r w:rsidRPr="0060211A">
        <w:rPr>
          <w:highlight w:val="green"/>
          <w:lang w:val="en-US"/>
        </w:rPr>
        <w:t xml:space="preserve"> </w:t>
      </w:r>
      <w:r w:rsidR="00D46F1A">
        <w:rPr>
          <w:highlight w:val="green"/>
          <w:lang w:val="en-US"/>
        </w:rPr>
        <w:t>In our study, t</w:t>
      </w:r>
      <w:r w:rsidRPr="0060211A">
        <w:rPr>
          <w:highlight w:val="green"/>
          <w:lang w:val="en-US"/>
        </w:rPr>
        <w:t>he most pronounced curvilinear relationship was observed under the BMF</w:t>
      </w:r>
      <w:r w:rsidRPr="0060211A">
        <w:rPr>
          <w:highlight w:val="green"/>
          <w:vertAlign w:val="subscript"/>
          <w:lang w:val="en-US"/>
        </w:rPr>
        <w:t>D</w:t>
      </w:r>
      <w:r w:rsidRPr="0060211A">
        <w:rPr>
          <w:highlight w:val="green"/>
          <w:lang w:val="en-US"/>
        </w:rPr>
        <w:t xml:space="preserve"> scenario</w:t>
      </w:r>
      <w:r w:rsidRPr="0060211A">
        <w:rPr>
          <w:highlight w:val="green"/>
          <w:lang w:val="en-US"/>
        </w:rPr>
        <w:t>.</w:t>
      </w:r>
    </w:p>
    <w:p w14:paraId="6DE1DBE3" w14:textId="64FD26A2" w:rsidR="005D2416" w:rsidRPr="0060211A" w:rsidRDefault="005D2416" w:rsidP="0060211A">
      <w:pPr>
        <w:rPr>
          <w:lang w:val="en-US"/>
        </w:rPr>
      </w:pPr>
      <w:r>
        <w:rPr>
          <w:lang w:val="en-US"/>
        </w:rPr>
        <w:t>Yu 2009 : “</w:t>
      </w:r>
      <w:r w:rsidRPr="005D2416">
        <w:rPr>
          <w:lang w:val="en-US"/>
        </w:rPr>
        <w:t>Similar parabolic relationship between TMF and log KOW has also been reported for PCBs in marine (Borgå et al., 2004; Kelly et al., 2008) and freshwater (Walters et al., 2008; Wu et al., 2009) food webs. This result suggested that the bioaccumulation behavior of PBDEs may be similar to that of PCBs.</w:t>
      </w:r>
      <w:r>
        <w:rPr>
          <w:lang w:val="en-US"/>
        </w:rPr>
        <w:t>”</w:t>
      </w:r>
    </w:p>
    <w:p w14:paraId="4A57B920" w14:textId="65807B11" w:rsidR="00C10679" w:rsidRPr="0060211A" w:rsidRDefault="00E149BC" w:rsidP="001B7A28">
      <w:pPr>
        <w:pStyle w:val="Titre3"/>
      </w:pPr>
      <w:bookmarkStart w:id="57" w:name="_Toc199498318"/>
      <w:bookmarkEnd w:id="54"/>
      <w:r>
        <w:t xml:space="preserve">Within </w:t>
      </w:r>
      <w:r w:rsidR="00C10679" w:rsidRPr="0060211A">
        <w:t>PFAS</w:t>
      </w:r>
      <w:r w:rsidR="001B7A28">
        <w:t xml:space="preserve"> family</w:t>
      </w:r>
    </w:p>
    <w:p w14:paraId="1413D233" w14:textId="24A0FF49" w:rsidR="00C10679" w:rsidRPr="00A45044" w:rsidRDefault="00C10679" w:rsidP="00C10679">
      <w:pPr>
        <w:rPr>
          <w:highlight w:val="yellow"/>
        </w:rPr>
      </w:pPr>
      <w:r w:rsidRPr="00A45044">
        <w:rPr>
          <w:highlight w:val="yellow"/>
        </w:rPr>
        <w:fldChar w:fldCharType="begin"/>
      </w:r>
      <w:r w:rsidRPr="00A45044">
        <w:rPr>
          <w:highlight w:val="yellow"/>
        </w:rPr>
        <w:instrText xml:space="preserve"> ADDIN ZOTERO_ITEM CSL_CITATION {"citationID":"mvJSyouU","properties":{"formattedCitation":"(Kelly {\\i{}et al.}, 2009)","plainCitation":"(Kelly et al., 2009)","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schema":"https://github.com/citation-style-language/schema/raw/master/csl-citation.json"} </w:instrText>
      </w:r>
      <w:r w:rsidRPr="00A45044">
        <w:rPr>
          <w:highlight w:val="yellow"/>
        </w:rPr>
        <w:fldChar w:fldCharType="separate"/>
      </w:r>
      <w:r w:rsidRPr="00A45044">
        <w:rPr>
          <w:rFonts w:ascii="Calibri" w:hAnsi="Calibri" w:cs="Calibri"/>
          <w:szCs w:val="24"/>
          <w:highlight w:val="yellow"/>
        </w:rPr>
        <w:t xml:space="preserve">(Kelly </w:t>
      </w:r>
      <w:r w:rsidRPr="00A45044">
        <w:rPr>
          <w:rFonts w:ascii="Calibri" w:hAnsi="Calibri" w:cs="Calibri"/>
          <w:i/>
          <w:iCs/>
          <w:szCs w:val="24"/>
          <w:highlight w:val="yellow"/>
        </w:rPr>
        <w:t>et al.</w:t>
      </w:r>
      <w:r w:rsidRPr="00A45044">
        <w:rPr>
          <w:rFonts w:ascii="Calibri" w:hAnsi="Calibri" w:cs="Calibri"/>
          <w:szCs w:val="24"/>
          <w:highlight w:val="yellow"/>
        </w:rPr>
        <w:t>, 2009)</w:t>
      </w:r>
      <w:r w:rsidRPr="00A45044">
        <w:rPr>
          <w:highlight w:val="yellow"/>
        </w:rPr>
        <w:fldChar w:fldCharType="end"/>
      </w:r>
    </w:p>
    <w:p w14:paraId="4F6E6C29" w14:textId="193B7CA2" w:rsidR="00FC2A6B" w:rsidRPr="00A45044" w:rsidRDefault="00FC2A6B" w:rsidP="00C10679">
      <w:pPr>
        <w:rPr>
          <w:highlight w:val="yellow"/>
        </w:rPr>
      </w:pPr>
      <w:r w:rsidRPr="00A45044">
        <w:rPr>
          <w:highlight w:val="yellow"/>
          <w:lang w:val="en-US"/>
        </w:rPr>
        <w:t xml:space="preserve">Poids moléculaire : </w:t>
      </w:r>
      <w:r w:rsidRPr="00A45044">
        <w:rPr>
          <w:highlight w:val="yellow"/>
        </w:rPr>
        <w:fldChar w:fldCharType="begin"/>
      </w:r>
      <w:r w:rsidRPr="00A45044">
        <w:rPr>
          <w:highlight w:val="yellow"/>
          <w:lang w:val="en-US"/>
        </w:rPr>
        <w:instrText xml:space="preserve"> ADDIN ZOTERO_ITEM CSL_CITATION {"citationID":"nFEDfXDQ","properties":{"formattedCitation":"(Niimi and Oliver, 1988)","plainCitation":"(Niimi and Oliver, 1988)","noteIndex":0},"citationItems":[{"id":356,"uris":["http://zotero.org/users/3305729/items/UTS7EHJG"],"itemData":{"id":356,"type":"article-journal","abstract":"Des truites arc-en-ciel (Salmo gairdneri) ont été exposées à 17 produits chimiques organiques halogènes afin d'examiner l'influence du poids moléculaire (PM) et du volume moléculaire (VM) sur l'efficacité d'absorption des aliments. Les résultats de la présente expérience et d'autres études révèlent que les produits chimiques organiques dont le PM est supérieur à 600 sont faiblement absorbés quoique certains produits chimiques à faible PM sont aussi mal absorbés. On a obtenu une meilleure tendance quand les efficacités ont été étudiées en fonction du VM dans les cas où les produits chimiques à VM supérieur à 0,3 nm3 étaient mal absorbés. Aucun des indices n'a généré une relation qui pourrait estimer uniformément l'efficacité de l'absorption de produits chimiques modérément absorbés ou bien absorbés par les salmonidés.","container-title":"Journal canadien des sciences halieutiques et aquatiques","issue":"2","page":"222-227","title":"Influence of Molecular Weight and Molecular Volume on Dietary Absorption Efficiency of Chemicals by Fishes","volume":"45","author":[{"family":"Niimi","given":"Arthur J."},{"family":"Oliver","given":"B. G."}],"issued":{"date-parts":[["1988"]]},"citation-key":"niimiInfluenceMolecularWeight1988"}}],"schema":"https://github.com/citation-style-language/schema/raw/master/csl-citation.json"} </w:instrText>
      </w:r>
      <w:r w:rsidRPr="00A45044">
        <w:rPr>
          <w:highlight w:val="yellow"/>
        </w:rPr>
        <w:fldChar w:fldCharType="separate"/>
      </w:r>
      <w:r w:rsidRPr="00A45044">
        <w:rPr>
          <w:rFonts w:ascii="Calibri" w:hAnsi="Calibri" w:cs="Calibri"/>
          <w:highlight w:val="yellow"/>
          <w:lang w:val="en-US"/>
        </w:rPr>
        <w:t>(Niimi and Oliver, 1988)</w:t>
      </w:r>
      <w:r w:rsidRPr="00A45044">
        <w:rPr>
          <w:highlight w:val="yellow"/>
        </w:rPr>
        <w:fldChar w:fldCharType="end"/>
      </w:r>
    </w:p>
    <w:p w14:paraId="1A290DF9" w14:textId="2BBD2463" w:rsidR="00D46F1A" w:rsidRDefault="00D46F1A" w:rsidP="00C10679">
      <w:r w:rsidRPr="00A45044">
        <w:rPr>
          <w:highlight w:val="yellow"/>
        </w:rPr>
        <w:t xml:space="preserve">PFOS métabolisable faible biomagnification </w:t>
      </w:r>
      <w:r w:rsidRPr="00A45044">
        <w:rPr>
          <w:highlight w:val="yellow"/>
        </w:rPr>
        <w:fldChar w:fldCharType="begin"/>
      </w:r>
      <w:r w:rsidR="000C4928" w:rsidRPr="00A45044">
        <w:rPr>
          <w:highlight w:val="yellow"/>
        </w:rPr>
        <w:instrText xml:space="preserve"> ADDIN ZOTERO_ITEM CSL_CITATION {"citationID":"R6HXMd9W","properties":{"formattedCitation":"(Walters {\\i{}et al.}, 2011)","plainCitation":"(Walters et al., 2011)","noteIndex":0},"citationItems":[{"id":731,"uris":["http://zotero.org/users/3305729/items/FLVTVUP7","http://zotero.org/users/3305729/items/V8DBW69S"],"itemData":{"id":731,"type":"article-journal","abstract":"We investigated polychlorinated biphenyl (PCB) bioaccumulation relative to octanol-water partition coefficient (K(OW)) and organism trophic position (TP) at the Lake Hartwell Superfund site (South Carolina). We measured PCBs (127 congeners) and stable isotopes (δ¹⁵N) in sediment, organic matter, phytoplankton, zooplankton, macroinvertebrates, and fish. TP, as calculated from δ¹⁵N, was significantly, positively related to PCB concentrations, and food web trophic magnification factors (TMFs) ranged from 1.5-6.6 among congeners. TMFs of individual congeners increased strongly with log K(OW), as did the predictive power (r²) of individual TP-PCB regression models used to calculate TMFs. We developed log K(OW)-TMF models for eight food webs with vastly different environments (freshwater, marine, arctic, temperate) and species composition (cold- vs warmblooded consumers). The effect of K(OW) on congener TMFs varied strongly across food webs (model slopes 0.0-15.0) because the range of TMFs among studies was also highly variable. We standardized TMFs within studies to mean = 0, standard deviation (SD) = 1 to normalize for scale differences and found a remarkably consistent K(OW) effect on TMFs (no difference in model slopes among food webs). Our findings underscore the importance of hydrophobicity (as characterized by K(OW)) in regulating bioaccumulation of recalcitrant compounds in aquatic systems, and demonstrate that relationships between chemical K(OW) and bioaccumulation from field studies are more generalized than previously recognized.","container-title":"Environmental Science and Technology","DOI":"10.1021/es103158s","ISSN":"0013-936X","issue":"9","page":"3917-3924","title":"Trophic magnification of PCBs and its relationship to the octanol-water partition coefficient","volume":"45","author":[{"family":"Walters","given":"David M."},{"family":"Mills","given":"Marc A."},{"family":"Cade","given":"Brian S."},{"family":"Burkard","given":"Lawrence P."}],"issued":{"date-parts":[["2011"]]},"citation-key":"waltersTrophicMagnificationPCBs2011"}}],"schema":"https://github.com/citation-style-language/schema/raw/master/csl-citation.json"} </w:instrText>
      </w:r>
      <w:r w:rsidRPr="00A45044">
        <w:rPr>
          <w:highlight w:val="yellow"/>
        </w:rPr>
        <w:fldChar w:fldCharType="separate"/>
      </w:r>
      <w:r w:rsidR="000C4928" w:rsidRPr="00A45044">
        <w:rPr>
          <w:rFonts w:ascii="Calibri" w:hAnsi="Calibri" w:cs="Calibri"/>
          <w:szCs w:val="24"/>
          <w:highlight w:val="yellow"/>
        </w:rPr>
        <w:t xml:space="preserve">(Walters </w:t>
      </w:r>
      <w:r w:rsidR="000C4928" w:rsidRPr="00A45044">
        <w:rPr>
          <w:rFonts w:ascii="Calibri" w:hAnsi="Calibri" w:cs="Calibri"/>
          <w:i/>
          <w:iCs/>
          <w:szCs w:val="24"/>
          <w:highlight w:val="yellow"/>
        </w:rPr>
        <w:t>et al.</w:t>
      </w:r>
      <w:r w:rsidR="000C4928" w:rsidRPr="00A45044">
        <w:rPr>
          <w:rFonts w:ascii="Calibri" w:hAnsi="Calibri" w:cs="Calibri"/>
          <w:szCs w:val="24"/>
          <w:highlight w:val="yellow"/>
        </w:rPr>
        <w:t>, 2011)</w:t>
      </w:r>
      <w:r w:rsidRPr="00A45044">
        <w:rPr>
          <w:highlight w:val="yellow"/>
        </w:rPr>
        <w:fldChar w:fldCharType="end"/>
      </w:r>
    </w:p>
    <w:p w14:paraId="77541A3B" w14:textId="4CE8A52A" w:rsidR="00D46F1A" w:rsidRPr="00D46F1A" w:rsidRDefault="00D46F1A" w:rsidP="00C10679">
      <w:r w:rsidRPr="00D46F1A">
        <w:drawing>
          <wp:inline distT="0" distB="0" distL="0" distR="0" wp14:anchorId="141522EA" wp14:editId="4A6EC4C3">
            <wp:extent cx="3749040" cy="634790"/>
            <wp:effectExtent l="0" t="0" r="381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73967"/>
                    <a:stretch/>
                  </pic:blipFill>
                  <pic:spPr bwMode="auto">
                    <a:xfrm>
                      <a:off x="0" y="0"/>
                      <a:ext cx="3749365" cy="634845"/>
                    </a:xfrm>
                    <a:prstGeom prst="rect">
                      <a:avLst/>
                    </a:prstGeom>
                    <a:ln>
                      <a:noFill/>
                    </a:ln>
                    <a:extLst>
                      <a:ext uri="{53640926-AAD7-44D8-BBD7-CCE9431645EC}">
                        <a14:shadowObscured xmlns:a14="http://schemas.microsoft.com/office/drawing/2010/main"/>
                      </a:ext>
                    </a:extLst>
                  </pic:spPr>
                </pic:pic>
              </a:graphicData>
            </a:graphic>
          </wp:inline>
        </w:drawing>
      </w:r>
    </w:p>
    <w:p w14:paraId="2DEE7B9B" w14:textId="77777777" w:rsidR="00E61956" w:rsidRPr="00F92A4A" w:rsidRDefault="00E61956" w:rsidP="0060211A">
      <w:pPr>
        <w:pStyle w:val="Titre"/>
      </w:pPr>
      <w:bookmarkStart w:id="58" w:name="_Toc199498324"/>
      <w:bookmarkEnd w:id="57"/>
      <w:r w:rsidRPr="00F92A4A">
        <w:t>Conclusions et perspectives</w:t>
      </w:r>
      <w:bookmarkEnd w:id="58"/>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Solea solea</w:t>
      </w:r>
      <w:r w:rsidRPr="00F92A4A">
        <w:rPr>
          <w:sz w:val="24"/>
          <w:szCs w:val="24"/>
        </w:rPr>
        <w:t>, avec des implications pour la compréhension des dynamiques trophiques des contaminants. Les résultats confirment que les PCBs, bien que persistants, ne présentent qu’une biomagnification limitée par rapport aux PFASs,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635AE1">
      <w:pPr>
        <w:numPr>
          <w:ilvl w:val="0"/>
          <w:numId w:val="2"/>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635AE1">
      <w:pPr>
        <w:numPr>
          <w:ilvl w:val="0"/>
          <w:numId w:val="2"/>
        </w:numPr>
        <w:rPr>
          <w:sz w:val="24"/>
          <w:szCs w:val="24"/>
        </w:rPr>
      </w:pPr>
      <w:r w:rsidRPr="00F92A4A">
        <w:rPr>
          <w:sz w:val="24"/>
          <w:szCs w:val="24"/>
        </w:rPr>
        <w:t>L’analyse des métabolites de PFASs et PCBs pour mieux comprendre leur devenir dans l’organisme.</w:t>
      </w:r>
    </w:p>
    <w:p w14:paraId="0696D989" w14:textId="77777777" w:rsidR="00E61956" w:rsidRPr="00F92A4A" w:rsidRDefault="00E61956" w:rsidP="00635AE1">
      <w:pPr>
        <w:numPr>
          <w:ilvl w:val="0"/>
          <w:numId w:val="2"/>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En intégrant ces dimensions, il sera possible d’améliorer les modèles de prédiction de la bioaccumulation et de mieux évaluer les risques écotoxicologiques associés aux contaminants émergents dans les écosystèmes estuariens.</w:t>
      </w:r>
    </w:p>
    <w:p w14:paraId="569B920A" w14:textId="38D13E21" w:rsidR="00E61956" w:rsidRDefault="00635AE1" w:rsidP="00E61956">
      <w:pPr>
        <w:rPr>
          <w:sz w:val="24"/>
          <w:szCs w:val="24"/>
          <w:lang w:val="en-GB"/>
        </w:rPr>
      </w:pPr>
      <w:r>
        <w:rPr>
          <w:sz w:val="24"/>
          <w:szCs w:val="24"/>
          <w:lang w:val="en-GB"/>
        </w:rPr>
        <w:lastRenderedPageBreak/>
        <w:pict w14:anchorId="2F483864">
          <v:rect id="_x0000_i1201" style="width:0;height:1.5pt" o:hralign="center" o:bullet="t" o:hrstd="t" o:hr="t" fillcolor="#a0a0a0" stroked="f"/>
        </w:pict>
      </w:r>
    </w:p>
    <w:p w14:paraId="4CD4F294" w14:textId="072ACACA" w:rsidR="00BB1C11" w:rsidRPr="00F92A4A" w:rsidRDefault="00BB1C11" w:rsidP="0060211A">
      <w:pPr>
        <w:pStyle w:val="Titre"/>
      </w:pPr>
      <w:bookmarkStart w:id="59" w:name="_Toc199498325"/>
      <w:r>
        <w:t>References</w:t>
      </w:r>
      <w:bookmarkEnd w:id="59"/>
    </w:p>
    <w:p w14:paraId="39B27DE3" w14:textId="77777777" w:rsidR="00A00CF4" w:rsidRDefault="00ED2F3F" w:rsidP="00A00CF4">
      <w:pPr>
        <w:pStyle w:val="Bibliographie"/>
      </w:pPr>
      <w:r>
        <w:fldChar w:fldCharType="begin"/>
      </w:r>
      <w:r w:rsidR="00307945">
        <w:rPr>
          <w:lang w:val="en-US"/>
        </w:rPr>
        <w:instrText xml:space="preserve"> ADDIN ZOTERO_BIBL {"uncited":[],"omitted":[],"custom":[]} CSL_BIBLIOGRAPHY </w:instrText>
      </w:r>
      <w:r>
        <w:fldChar w:fldCharType="separate"/>
      </w:r>
      <w:r w:rsidR="00A00CF4" w:rsidRPr="00A00CF4">
        <w:rPr>
          <w:lang w:val="en-US"/>
        </w:rPr>
        <w:t xml:space="preserve">Amara, R. </w:t>
      </w:r>
      <w:r w:rsidR="00A00CF4" w:rsidRPr="00A00CF4">
        <w:rPr>
          <w:i/>
          <w:iCs/>
          <w:lang w:val="en-US"/>
        </w:rPr>
        <w:t>et al.</w:t>
      </w:r>
      <w:r w:rsidR="00A00CF4" w:rsidRPr="00A00CF4">
        <w:rPr>
          <w:lang w:val="en-US"/>
        </w:rPr>
        <w:t xml:space="preserve"> (2007) ‘Growth and condition indices in juvenile sole Solea solea measured to assess the quality of essential fish habitat’, </w:t>
      </w:r>
      <w:r w:rsidR="00A00CF4" w:rsidRPr="00A00CF4">
        <w:rPr>
          <w:i/>
          <w:iCs/>
          <w:lang w:val="en-US"/>
        </w:rPr>
        <w:t>Marine Ecology Progress Series</w:t>
      </w:r>
      <w:r w:rsidR="00A00CF4" w:rsidRPr="00A00CF4">
        <w:rPr>
          <w:lang w:val="en-US"/>
        </w:rPr>
        <w:t xml:space="preserve">, 351, pp. 201–208. </w:t>
      </w:r>
      <w:r w:rsidR="00A00CF4">
        <w:t>Available at: https://doi.org/10.3354/meps07154.</w:t>
      </w:r>
    </w:p>
    <w:p w14:paraId="0F944B81" w14:textId="77777777" w:rsidR="00A00CF4" w:rsidRDefault="00A00CF4" w:rsidP="00A00CF4">
      <w:pPr>
        <w:pStyle w:val="Bibliographie"/>
      </w:pPr>
      <w:r>
        <w:t xml:space="preserve">Antunes, P. </w:t>
      </w:r>
      <w:r>
        <w:rPr>
          <w:i/>
          <w:iCs/>
        </w:rPr>
        <w:t>et al.</w:t>
      </w:r>
      <w:r>
        <w:t xml:space="preserve"> </w:t>
      </w:r>
      <w:r w:rsidRPr="00A00CF4">
        <w:rPr>
          <w:lang w:val="en-US"/>
        </w:rPr>
        <w:t xml:space="preserve">(2008) ‘Organ-specific accumulation and elimination patterns of PCBs in adult seabass (Dicentrarchus labrax)’, </w:t>
      </w:r>
      <w:r w:rsidRPr="00A00CF4">
        <w:rPr>
          <w:i/>
          <w:iCs/>
          <w:lang w:val="en-US"/>
        </w:rPr>
        <w:t>Science of the Total Environment</w:t>
      </w:r>
      <w:r w:rsidRPr="00A00CF4">
        <w:rPr>
          <w:lang w:val="en-US"/>
        </w:rPr>
        <w:t xml:space="preserve">, 407(1), pp. 204–210. </w:t>
      </w:r>
      <w:r>
        <w:t>Available at: https://doi.org/10.1016/j.scitotenv.2008.09.005.</w:t>
      </w:r>
    </w:p>
    <w:p w14:paraId="472145C4" w14:textId="77777777" w:rsidR="00A00CF4" w:rsidRPr="00A00CF4" w:rsidRDefault="00A00CF4" w:rsidP="00A00CF4">
      <w:pPr>
        <w:pStyle w:val="Bibliographie"/>
        <w:rPr>
          <w:lang w:val="en-US"/>
        </w:rPr>
      </w:pPr>
      <w:r>
        <w:t xml:space="preserve">Arnot, J.A. </w:t>
      </w:r>
      <w:r>
        <w:rPr>
          <w:i/>
          <w:iCs/>
        </w:rPr>
        <w:t>et al.</w:t>
      </w:r>
      <w:r>
        <w:t xml:space="preserve"> </w:t>
      </w:r>
      <w:r w:rsidRPr="00A00CF4">
        <w:rPr>
          <w:lang w:val="en-US"/>
        </w:rPr>
        <w:t xml:space="preserve">(2023) ‘A weight of evidence approach for bioaccumulation assessment’, </w:t>
      </w:r>
      <w:r w:rsidRPr="00A00CF4">
        <w:rPr>
          <w:i/>
          <w:iCs/>
          <w:lang w:val="en-US"/>
        </w:rPr>
        <w:t>Integrated Environmental Assessment and Management</w:t>
      </w:r>
      <w:r w:rsidRPr="00A00CF4">
        <w:rPr>
          <w:lang w:val="en-US"/>
        </w:rPr>
        <w:t>, 19(5), pp. 1235–1253. Available at: https://doi.org/10.1002/ieam.4583.</w:t>
      </w:r>
    </w:p>
    <w:p w14:paraId="627E48FE" w14:textId="77777777" w:rsidR="00A00CF4" w:rsidRPr="00A00CF4" w:rsidRDefault="00A00CF4" w:rsidP="00A00CF4">
      <w:pPr>
        <w:pStyle w:val="Bibliographie"/>
        <w:rPr>
          <w:lang w:val="en-US"/>
        </w:rPr>
      </w:pPr>
      <w:r w:rsidRPr="00A00CF4">
        <w:rPr>
          <w:lang w:val="en-US"/>
        </w:rPr>
        <w:t xml:space="preserve">Arnot, J.A. and Gobas, F.A. (2006) ‘A review of bioconcentration factor (BCF) and bioaccumulation factor (BAF) assessments for organic chemicals in aquatic organisms’, </w:t>
      </w:r>
      <w:r w:rsidRPr="00A00CF4">
        <w:rPr>
          <w:i/>
          <w:iCs/>
          <w:lang w:val="en-US"/>
        </w:rPr>
        <w:t>Environmental Reviews</w:t>
      </w:r>
      <w:r w:rsidRPr="00A00CF4">
        <w:rPr>
          <w:lang w:val="en-US"/>
        </w:rPr>
        <w:t>, 14(4), pp. 257–297. Available at: https://doi.org/10.1139/a06-005.</w:t>
      </w:r>
    </w:p>
    <w:p w14:paraId="21C31B7B" w14:textId="77777777" w:rsidR="00A00CF4" w:rsidRDefault="00A00CF4" w:rsidP="00A00CF4">
      <w:pPr>
        <w:pStyle w:val="Bibliographie"/>
      </w:pPr>
      <w:r w:rsidRPr="00A00CF4">
        <w:rPr>
          <w:lang w:val="en-US"/>
        </w:rPr>
        <w:t xml:space="preserve">Beck, M.W. </w:t>
      </w:r>
      <w:r w:rsidRPr="00A00CF4">
        <w:rPr>
          <w:i/>
          <w:iCs/>
          <w:lang w:val="en-US"/>
        </w:rPr>
        <w:t>et al.</w:t>
      </w:r>
      <w:r w:rsidRPr="00A00CF4">
        <w:rPr>
          <w:lang w:val="en-US"/>
        </w:rPr>
        <w:t xml:space="preserve"> (2001) ‘The identification, conservation, and management of estuarine and marine nurseries for fish and invertebrates’, </w:t>
      </w:r>
      <w:r w:rsidRPr="00A00CF4">
        <w:rPr>
          <w:i/>
          <w:iCs/>
          <w:lang w:val="en-US"/>
        </w:rPr>
        <w:t>BioScience</w:t>
      </w:r>
      <w:r w:rsidRPr="00A00CF4">
        <w:rPr>
          <w:lang w:val="en-US"/>
        </w:rPr>
        <w:t xml:space="preserve">, 51, pp. 633–641. </w:t>
      </w:r>
      <w:r>
        <w:t>Available at: https://doi.org/10.1641/0006-3568(2001)051[0633:TICAMO]2.0.CO;2.</w:t>
      </w:r>
    </w:p>
    <w:p w14:paraId="5502040A" w14:textId="77777777" w:rsidR="00A00CF4" w:rsidRDefault="00A00CF4" w:rsidP="00A00CF4">
      <w:pPr>
        <w:pStyle w:val="Bibliographie"/>
      </w:pPr>
      <w:r>
        <w:t xml:space="preserve">Bodin, N. </w:t>
      </w:r>
      <w:r>
        <w:rPr>
          <w:i/>
          <w:iCs/>
        </w:rPr>
        <w:t>et al.</w:t>
      </w:r>
      <w:r>
        <w:t xml:space="preserve"> </w:t>
      </w:r>
      <w:r w:rsidRPr="00A00CF4">
        <w:rPr>
          <w:lang w:val="en-US"/>
        </w:rPr>
        <w:t xml:space="preserve">(2007) ‘PCB, PCDD/F and PBDE levels and profiles in crustaceans from the coastal waters of Brittany and Normandy (France)’, </w:t>
      </w:r>
      <w:r w:rsidRPr="00A00CF4">
        <w:rPr>
          <w:i/>
          <w:iCs/>
          <w:lang w:val="en-US"/>
        </w:rPr>
        <w:t>Marine Pollution Bulletin</w:t>
      </w:r>
      <w:r w:rsidRPr="00A00CF4">
        <w:rPr>
          <w:lang w:val="en-US"/>
        </w:rPr>
        <w:t xml:space="preserve">, 54(6), pp. 657–668. </w:t>
      </w:r>
      <w:r>
        <w:t>Available at: https://doi.org/10.1016/J.MARPOLBUL.2007.01.018.</w:t>
      </w:r>
    </w:p>
    <w:p w14:paraId="4961E2FA" w14:textId="77777777" w:rsidR="00A00CF4" w:rsidRDefault="00A00CF4" w:rsidP="00A00CF4">
      <w:pPr>
        <w:pStyle w:val="Bibliographie"/>
      </w:pPr>
      <w:r>
        <w:t xml:space="preserve">Bodin, N. </w:t>
      </w:r>
      <w:r>
        <w:rPr>
          <w:i/>
          <w:iCs/>
        </w:rPr>
        <w:t>et al.</w:t>
      </w:r>
      <w:r>
        <w:t xml:space="preserve"> </w:t>
      </w:r>
      <w:r w:rsidRPr="00A00CF4">
        <w:rPr>
          <w:lang w:val="en-US"/>
        </w:rPr>
        <w:t xml:space="preserve">(2014) ‘PCB contamination in fish community from the Gironde Estuary (France): blast from the past.’, </w:t>
      </w:r>
      <w:r w:rsidRPr="00A00CF4">
        <w:rPr>
          <w:i/>
          <w:iCs/>
          <w:lang w:val="en-US"/>
        </w:rPr>
        <w:t>Chemosphere</w:t>
      </w:r>
      <w:r w:rsidRPr="00A00CF4">
        <w:rPr>
          <w:lang w:val="en-US"/>
        </w:rPr>
        <w:t xml:space="preserve">, 98, pp. 66–72. </w:t>
      </w:r>
      <w:r>
        <w:t>Available at: https://doi.org/10.1016/j.chemosphere.2013.10.003.</w:t>
      </w:r>
    </w:p>
    <w:p w14:paraId="4B4D6783" w14:textId="77777777" w:rsidR="00A00CF4" w:rsidRPr="00A00CF4" w:rsidRDefault="00A00CF4" w:rsidP="00A00CF4">
      <w:pPr>
        <w:pStyle w:val="Bibliographie"/>
        <w:rPr>
          <w:lang w:val="en-US"/>
        </w:rPr>
      </w:pPr>
      <w:r>
        <w:t xml:space="preserve">Borgå, K. </w:t>
      </w:r>
      <w:r>
        <w:rPr>
          <w:i/>
          <w:iCs/>
        </w:rPr>
        <w:t>et al.</w:t>
      </w:r>
      <w:r>
        <w:t xml:space="preserve"> </w:t>
      </w:r>
      <w:r w:rsidRPr="00A00CF4">
        <w:rPr>
          <w:lang w:val="en-US"/>
        </w:rPr>
        <w:t xml:space="preserve">(2004) ‘Biological and chemical factors of importance in the bioaccumulation and trophic transfer of persistent organochlorine contaminants in arctic marine food webs’, </w:t>
      </w:r>
      <w:r w:rsidRPr="00A00CF4">
        <w:rPr>
          <w:i/>
          <w:iCs/>
          <w:lang w:val="en-US"/>
        </w:rPr>
        <w:t>Environmental Toxicology and Chemistry</w:t>
      </w:r>
      <w:r w:rsidRPr="00A00CF4">
        <w:rPr>
          <w:lang w:val="en-US"/>
        </w:rPr>
        <w:t>, 23(10), pp. 2367–2385.</w:t>
      </w:r>
    </w:p>
    <w:p w14:paraId="7388EC7F" w14:textId="77777777" w:rsidR="00A00CF4" w:rsidRPr="00A00CF4" w:rsidRDefault="00A00CF4" w:rsidP="00A00CF4">
      <w:pPr>
        <w:pStyle w:val="Bibliographie"/>
        <w:rPr>
          <w:lang w:val="en-US"/>
        </w:rPr>
      </w:pPr>
      <w:r w:rsidRPr="00A00CF4">
        <w:rPr>
          <w:lang w:val="en-US"/>
        </w:rPr>
        <w:t xml:space="preserve">Borgå, K. </w:t>
      </w:r>
      <w:r w:rsidRPr="00A00CF4">
        <w:rPr>
          <w:i/>
          <w:iCs/>
          <w:lang w:val="en-US"/>
        </w:rPr>
        <w:t>et al.</w:t>
      </w:r>
      <w:r w:rsidRPr="00A00CF4">
        <w:rPr>
          <w:lang w:val="en-US"/>
        </w:rPr>
        <w:t xml:space="preserve"> (2005) ‘Bioaccumulation Factors for PCBs Revisited’, </w:t>
      </w:r>
      <w:r w:rsidRPr="00A00CF4">
        <w:rPr>
          <w:i/>
          <w:iCs/>
          <w:lang w:val="en-US"/>
        </w:rPr>
        <w:t>Environmental Science &amp; Technology</w:t>
      </w:r>
      <w:r w:rsidRPr="00A00CF4">
        <w:rPr>
          <w:lang w:val="en-US"/>
        </w:rPr>
        <w:t>, 39(12), pp. 4523–4532. Available at: https://doi.org/10.1021/es050376i.</w:t>
      </w:r>
    </w:p>
    <w:p w14:paraId="66E5B128" w14:textId="77777777" w:rsidR="00A00CF4" w:rsidRDefault="00A00CF4" w:rsidP="00A00CF4">
      <w:pPr>
        <w:pStyle w:val="Bibliographie"/>
      </w:pPr>
      <w:r w:rsidRPr="00A00CF4">
        <w:rPr>
          <w:lang w:val="en-US"/>
        </w:rPr>
        <w:t xml:space="preserve">Borgå, K. </w:t>
      </w:r>
      <w:r w:rsidRPr="00A00CF4">
        <w:rPr>
          <w:i/>
          <w:iCs/>
          <w:lang w:val="en-US"/>
        </w:rPr>
        <w:t>et al.</w:t>
      </w:r>
      <w:r w:rsidRPr="00A00CF4">
        <w:rPr>
          <w:lang w:val="en-US"/>
        </w:rPr>
        <w:t xml:space="preserve"> (2012) ‘Trophic magnification factors: Considerations of ecology, ecosystems, and study design’, </w:t>
      </w:r>
      <w:r w:rsidRPr="00A00CF4">
        <w:rPr>
          <w:i/>
          <w:iCs/>
          <w:lang w:val="en-US"/>
        </w:rPr>
        <w:t>Integrated Environmental Assessment and Management</w:t>
      </w:r>
      <w:r w:rsidRPr="00A00CF4">
        <w:rPr>
          <w:lang w:val="en-US"/>
        </w:rPr>
        <w:t xml:space="preserve">, 8(1), pp. 64–84. </w:t>
      </w:r>
      <w:r>
        <w:t>Available at: https://doi.org/10.1002/ieam.244.</w:t>
      </w:r>
    </w:p>
    <w:p w14:paraId="14CA3076" w14:textId="77777777" w:rsidR="00A00CF4" w:rsidRDefault="00A00CF4" w:rsidP="00A00CF4">
      <w:pPr>
        <w:pStyle w:val="Bibliographie"/>
      </w:pPr>
      <w:r>
        <w:t xml:space="preserve">Burreau, S. </w:t>
      </w:r>
      <w:r>
        <w:rPr>
          <w:i/>
          <w:iCs/>
        </w:rPr>
        <w:t>et al.</w:t>
      </w:r>
      <w:r>
        <w:t xml:space="preserve"> </w:t>
      </w:r>
      <w:r w:rsidRPr="00A00CF4">
        <w:rPr>
          <w:lang w:val="en-US"/>
        </w:rPr>
        <w:t xml:space="preserve">(1997) ‘Dietary uptake in pike ( Esox lucius ) of some polychlorinated biphenyls, polychlorinated naphthalenes and polybrominated diphenyl ethers administered in natural diet’, </w:t>
      </w:r>
      <w:r w:rsidRPr="00A00CF4">
        <w:rPr>
          <w:i/>
          <w:iCs/>
          <w:lang w:val="en-US"/>
        </w:rPr>
        <w:t>Environmental Toxicology and Chemistry</w:t>
      </w:r>
      <w:r w:rsidRPr="00A00CF4">
        <w:rPr>
          <w:lang w:val="en-US"/>
        </w:rPr>
        <w:t xml:space="preserve">, 16(12), pp. 2508–2513. </w:t>
      </w:r>
      <w:r>
        <w:t>Available at: https://doi.org/10.1002/etc.5620161211.</w:t>
      </w:r>
    </w:p>
    <w:p w14:paraId="2BB1EC0B" w14:textId="77777777" w:rsidR="00A00CF4" w:rsidRDefault="00A00CF4" w:rsidP="00A00CF4">
      <w:pPr>
        <w:pStyle w:val="Bibliographie"/>
      </w:pPr>
      <w:r>
        <w:t xml:space="preserve">Cara, B. </w:t>
      </w:r>
      <w:r>
        <w:rPr>
          <w:i/>
          <w:iCs/>
        </w:rPr>
        <w:t>et al.</w:t>
      </w:r>
      <w:r>
        <w:t xml:space="preserve"> </w:t>
      </w:r>
      <w:r w:rsidRPr="00A00CF4">
        <w:rPr>
          <w:lang w:val="en-US"/>
        </w:rPr>
        <w:t xml:space="preserve">(2022) ‘Bioaccumulation and trophic transfer of perfluorinated alkyl substances (PFAS) in marine biota from the Belgian North Sea: Distribution and human health risk implications’, </w:t>
      </w:r>
      <w:r w:rsidRPr="00A00CF4">
        <w:rPr>
          <w:i/>
          <w:iCs/>
          <w:lang w:val="en-US"/>
        </w:rPr>
        <w:t>Environmental Pollution</w:t>
      </w:r>
      <w:r w:rsidRPr="00A00CF4">
        <w:rPr>
          <w:lang w:val="en-US"/>
        </w:rPr>
        <w:t xml:space="preserve">, 311, p. 119907. </w:t>
      </w:r>
      <w:r>
        <w:t>Available at: https://doi.org/10.1016/j.envpol.2022.119907.</w:t>
      </w:r>
    </w:p>
    <w:p w14:paraId="63B93F48" w14:textId="77777777" w:rsidR="00A00CF4" w:rsidRDefault="00A00CF4" w:rsidP="00A00CF4">
      <w:pPr>
        <w:pStyle w:val="Bibliographie"/>
      </w:pPr>
      <w:r>
        <w:lastRenderedPageBreak/>
        <w:t xml:space="preserve">Conder, J.M. </w:t>
      </w:r>
      <w:r>
        <w:rPr>
          <w:i/>
          <w:iCs/>
        </w:rPr>
        <w:t>et al.</w:t>
      </w:r>
      <w:r>
        <w:t xml:space="preserve"> </w:t>
      </w:r>
      <w:r w:rsidRPr="00A00CF4">
        <w:rPr>
          <w:lang w:val="en-US"/>
        </w:rPr>
        <w:t xml:space="preserve">(2008) ‘Are PFCAs Bioaccumulative? A Critical Review and Comparison with Regulatory Criteria and Persistent Lipophilic Compounds’, </w:t>
      </w:r>
      <w:r w:rsidRPr="00A00CF4">
        <w:rPr>
          <w:i/>
          <w:iCs/>
          <w:lang w:val="en-US"/>
        </w:rPr>
        <w:t>Environmental Science &amp; Technology</w:t>
      </w:r>
      <w:r w:rsidRPr="00A00CF4">
        <w:rPr>
          <w:lang w:val="en-US"/>
        </w:rPr>
        <w:t xml:space="preserve">, 42(4), pp. 995–1003. </w:t>
      </w:r>
      <w:r>
        <w:t>Available at: https://doi.org/10.1021/es070895g.</w:t>
      </w:r>
    </w:p>
    <w:p w14:paraId="54BD8C77" w14:textId="77777777" w:rsidR="00A00CF4" w:rsidRPr="00A00CF4" w:rsidRDefault="00A00CF4" w:rsidP="00A00CF4">
      <w:pPr>
        <w:pStyle w:val="Bibliographie"/>
        <w:rPr>
          <w:lang w:val="en-US"/>
        </w:rPr>
      </w:pPr>
      <w:r>
        <w:t xml:space="preserve">Conder, J.M. </w:t>
      </w:r>
      <w:r>
        <w:rPr>
          <w:i/>
          <w:iCs/>
        </w:rPr>
        <w:t>et al.</w:t>
      </w:r>
      <w:r>
        <w:t xml:space="preserve"> </w:t>
      </w:r>
      <w:r w:rsidRPr="00A00CF4">
        <w:rPr>
          <w:lang w:val="en-US"/>
        </w:rPr>
        <w:t xml:space="preserve">(2012) ‘Use of trophic magnification factors and related measures to characterize bioaccumulation potential of chemicals’, </w:t>
      </w:r>
      <w:r w:rsidRPr="00A00CF4">
        <w:rPr>
          <w:i/>
          <w:iCs/>
          <w:lang w:val="en-US"/>
        </w:rPr>
        <w:t>Integrated Environmental Assessment and Management</w:t>
      </w:r>
      <w:r w:rsidRPr="00A00CF4">
        <w:rPr>
          <w:lang w:val="en-US"/>
        </w:rPr>
        <w:t>, 8(1), pp. 85–97. Available at: https://doi.org/10.1002/ieam.216.</w:t>
      </w:r>
    </w:p>
    <w:p w14:paraId="06C28CDF" w14:textId="77777777" w:rsidR="00A00CF4" w:rsidRDefault="00A00CF4" w:rsidP="00A00CF4">
      <w:pPr>
        <w:pStyle w:val="Bibliographie"/>
      </w:pPr>
      <w:r w:rsidRPr="00A00CF4">
        <w:rPr>
          <w:lang w:val="en-US"/>
        </w:rPr>
        <w:t xml:space="preserve">Connolly, J.P. (1991) ‘Application of a food chain model to polychlorinated biphenyl contamination of the lobster and winter flounder food chains in New Bedford Harbor’, </w:t>
      </w:r>
      <w:r w:rsidRPr="00A00CF4">
        <w:rPr>
          <w:i/>
          <w:iCs/>
          <w:lang w:val="en-US"/>
        </w:rPr>
        <w:t>Environmental Science &amp; Technology</w:t>
      </w:r>
      <w:r w:rsidRPr="00A00CF4">
        <w:rPr>
          <w:lang w:val="en-US"/>
        </w:rPr>
        <w:t xml:space="preserve">, 25(4), pp. 760–770. </w:t>
      </w:r>
      <w:r>
        <w:t>Available at: https://doi.org/10.1021/es00016a022.</w:t>
      </w:r>
    </w:p>
    <w:p w14:paraId="70A3001B" w14:textId="77777777" w:rsidR="00A00CF4" w:rsidRDefault="00A00CF4" w:rsidP="00A00CF4">
      <w:pPr>
        <w:pStyle w:val="Bibliographie"/>
      </w:pPr>
      <w:r>
        <w:t xml:space="preserve">Covaci, A. </w:t>
      </w:r>
      <w:r>
        <w:rPr>
          <w:i/>
          <w:iCs/>
        </w:rPr>
        <w:t>et al.</w:t>
      </w:r>
      <w:r>
        <w:t xml:space="preserve"> </w:t>
      </w:r>
      <w:r w:rsidRPr="00A00CF4">
        <w:rPr>
          <w:lang w:val="en-US"/>
        </w:rPr>
        <w:t xml:space="preserve">(2011) ‘Novel brominated flame retardants: a review of their analysis, environmental fate and behaviour’, </w:t>
      </w:r>
      <w:r w:rsidRPr="00A00CF4">
        <w:rPr>
          <w:i/>
          <w:iCs/>
          <w:lang w:val="en-US"/>
        </w:rPr>
        <w:t>Environment International</w:t>
      </w:r>
      <w:r w:rsidRPr="00A00CF4">
        <w:rPr>
          <w:lang w:val="en-US"/>
        </w:rPr>
        <w:t xml:space="preserve">, 37(2), pp. 532–556. </w:t>
      </w:r>
      <w:r>
        <w:t>Available at: https://doi.org/10.1016/j.envint.2010.11.007.</w:t>
      </w:r>
    </w:p>
    <w:p w14:paraId="3847F562" w14:textId="77777777" w:rsidR="00A00CF4" w:rsidRDefault="00A00CF4" w:rsidP="00A00CF4">
      <w:pPr>
        <w:pStyle w:val="Bibliographie"/>
      </w:pPr>
      <w:r>
        <w:t xml:space="preserve">Dargnat, C. and Fisson, C. (2010) </w:t>
      </w:r>
      <w:r>
        <w:rPr>
          <w:i/>
          <w:iCs/>
        </w:rPr>
        <w:t>Les PolyChrloroBiphényles (PCB) dans le bassin de la Seine et son estuaire.</w:t>
      </w:r>
    </w:p>
    <w:p w14:paraId="3B9D87E5" w14:textId="77777777" w:rsidR="00A00CF4" w:rsidRPr="00A00CF4" w:rsidRDefault="00A00CF4" w:rsidP="00A00CF4">
      <w:pPr>
        <w:pStyle w:val="Bibliographie"/>
        <w:rPr>
          <w:lang w:val="en-US"/>
        </w:rPr>
      </w:pPr>
      <w:r w:rsidRPr="00A00CF4">
        <w:rPr>
          <w:lang w:val="en-US"/>
        </w:rPr>
        <w:t>Daughton, C.G. (2005) ‘“Emerging” Chemicals as Pollutants in the Environment: a 21st Century Perspective’.</w:t>
      </w:r>
    </w:p>
    <w:p w14:paraId="2573271F" w14:textId="77777777" w:rsidR="00A00CF4" w:rsidRDefault="00A00CF4" w:rsidP="00A00CF4">
      <w:pPr>
        <w:pStyle w:val="Bibliographie"/>
      </w:pPr>
      <w:r w:rsidRPr="00A00CF4">
        <w:rPr>
          <w:lang w:val="en-US"/>
        </w:rPr>
        <w:t xml:space="preserve">Deribe, E. </w:t>
      </w:r>
      <w:r w:rsidRPr="00A00CF4">
        <w:rPr>
          <w:i/>
          <w:iCs/>
          <w:lang w:val="en-US"/>
        </w:rPr>
        <w:t>et al.</w:t>
      </w:r>
      <w:r w:rsidRPr="00A00CF4">
        <w:rPr>
          <w:lang w:val="en-US"/>
        </w:rPr>
        <w:t xml:space="preserve"> (2011) ‘Bioaccumulation of persistent organic pollutants (POPs) in fish species from Lake Koka, Ethiopia: The influence of lipid content and trophic position’, </w:t>
      </w:r>
      <w:r w:rsidRPr="00A00CF4">
        <w:rPr>
          <w:i/>
          <w:iCs/>
          <w:lang w:val="en-US"/>
        </w:rPr>
        <w:t>Science of The Total Environment</w:t>
      </w:r>
      <w:r w:rsidRPr="00A00CF4">
        <w:rPr>
          <w:lang w:val="en-US"/>
        </w:rPr>
        <w:t xml:space="preserve">, 410–411, pp. 136–145. </w:t>
      </w:r>
      <w:r>
        <w:t>Available at: https://doi.org/10.1016/j.scitotenv.2011.09.008.</w:t>
      </w:r>
    </w:p>
    <w:p w14:paraId="4DB09C50" w14:textId="77777777" w:rsidR="00A00CF4" w:rsidRDefault="00A00CF4" w:rsidP="00A00CF4">
      <w:pPr>
        <w:pStyle w:val="Bibliographie"/>
      </w:pPr>
      <w:r>
        <w:t xml:space="preserve">Di Paolo, C. </w:t>
      </w:r>
      <w:r>
        <w:rPr>
          <w:i/>
          <w:iCs/>
        </w:rPr>
        <w:t>et al.</w:t>
      </w:r>
      <w:r>
        <w:t xml:space="preserve"> </w:t>
      </w:r>
      <w:r w:rsidRPr="00A00CF4">
        <w:rPr>
          <w:lang w:val="en-US"/>
        </w:rPr>
        <w:t xml:space="preserve">(2010) ‘Black Carbon Inclusive Multichemical Modeling of PBDE and PCB Biomagnification and -Transformation in Estuarine Food Webs’, </w:t>
      </w:r>
      <w:r w:rsidRPr="00A00CF4">
        <w:rPr>
          <w:i/>
          <w:iCs/>
          <w:lang w:val="en-US"/>
        </w:rPr>
        <w:t>Environmental Science &amp; Technology</w:t>
      </w:r>
      <w:r w:rsidRPr="00A00CF4">
        <w:rPr>
          <w:lang w:val="en-US"/>
        </w:rPr>
        <w:t xml:space="preserve">, 44(19), pp. 7548–7554. </w:t>
      </w:r>
      <w:r>
        <w:t>Available at: https://doi.org/10.1021/es101247e.</w:t>
      </w:r>
    </w:p>
    <w:p w14:paraId="0B6990EB" w14:textId="77777777" w:rsidR="00A00CF4" w:rsidRDefault="00A00CF4" w:rsidP="00A00CF4">
      <w:pPr>
        <w:pStyle w:val="Bibliographie"/>
      </w:pPr>
      <w:r>
        <w:t xml:space="preserve">Durou, C. </w:t>
      </w:r>
      <w:r>
        <w:rPr>
          <w:i/>
          <w:iCs/>
        </w:rPr>
        <w:t>et al.</w:t>
      </w:r>
      <w:r>
        <w:t xml:space="preserve"> </w:t>
      </w:r>
      <w:r w:rsidRPr="00A00CF4">
        <w:rPr>
          <w:lang w:val="en-US"/>
        </w:rPr>
        <w:t xml:space="preserve">(2007) ‘Biomonitoring in a clean and a multi-contaminated estuary based on biomarkers and chemical analyses in the endobenthic worm </w:t>
      </w:r>
      <w:r w:rsidRPr="00A00CF4">
        <w:rPr>
          <w:i/>
          <w:iCs/>
          <w:lang w:val="en-US"/>
        </w:rPr>
        <w:t>Nereis diversicolor</w:t>
      </w:r>
      <w:r w:rsidRPr="00A00CF4">
        <w:rPr>
          <w:lang w:val="en-US"/>
        </w:rPr>
        <w:t xml:space="preserve">’, </w:t>
      </w:r>
      <w:r w:rsidRPr="00A00CF4">
        <w:rPr>
          <w:i/>
          <w:iCs/>
          <w:lang w:val="en-US"/>
        </w:rPr>
        <w:t>Environmental Pollution</w:t>
      </w:r>
      <w:r w:rsidRPr="00A00CF4">
        <w:rPr>
          <w:lang w:val="en-US"/>
        </w:rPr>
        <w:t xml:space="preserve">, 148(2), pp. 445–458. </w:t>
      </w:r>
      <w:r>
        <w:t>Available at: https://doi.org/10.1016/j.envpol.2006.12.022.</w:t>
      </w:r>
    </w:p>
    <w:p w14:paraId="6BE93167" w14:textId="77777777" w:rsidR="00A00CF4" w:rsidRPr="00A00CF4" w:rsidRDefault="00A00CF4" w:rsidP="00A00CF4">
      <w:pPr>
        <w:pStyle w:val="Bibliographie"/>
        <w:rPr>
          <w:lang w:val="en-US"/>
        </w:rPr>
      </w:pPr>
      <w:r>
        <w:t xml:space="preserve">Fisk, A.T. </w:t>
      </w:r>
      <w:r>
        <w:rPr>
          <w:i/>
          <w:iCs/>
        </w:rPr>
        <w:t>et al.</w:t>
      </w:r>
      <w:r>
        <w:t xml:space="preserve"> </w:t>
      </w:r>
      <w:r w:rsidRPr="00A00CF4">
        <w:rPr>
          <w:lang w:val="en-US"/>
        </w:rPr>
        <w:t xml:space="preserve">(1998) ‘Dietary accumulation and depuration of hydrophobic organochlorines: Bioaccumulation parameters and their relationship with the octanol/water partition coefficient’, </w:t>
      </w:r>
      <w:r w:rsidRPr="00A00CF4">
        <w:rPr>
          <w:i/>
          <w:iCs/>
          <w:lang w:val="en-US"/>
        </w:rPr>
        <w:t>Environmental Toxicology and Chemistry</w:t>
      </w:r>
      <w:r w:rsidRPr="00A00CF4">
        <w:rPr>
          <w:lang w:val="en-US"/>
        </w:rPr>
        <w:t>, 17(5), pp. 951–961. Available at: https://doi.org/10.1897/1551-5028(1998)017&lt;0951:DAADOH&gt;2.3.CO;2.</w:t>
      </w:r>
    </w:p>
    <w:p w14:paraId="6C1938CC" w14:textId="77777777" w:rsidR="00A00CF4" w:rsidRPr="00A00CF4" w:rsidRDefault="00A00CF4" w:rsidP="00A00CF4">
      <w:pPr>
        <w:pStyle w:val="Bibliographie"/>
        <w:rPr>
          <w:lang w:val="en-US"/>
        </w:rPr>
      </w:pPr>
      <w:r w:rsidRPr="00A00CF4">
        <w:rPr>
          <w:lang w:val="en-US"/>
        </w:rPr>
        <w:t xml:space="preserve">Fisk, A.T., Hobson, K.A. and Norstrom, R.J. (2001) ‘Influence of chemical and biological factors on trophic transfer of persistent organic pollutants in the Northwater Polynya marine food web’, </w:t>
      </w:r>
      <w:r w:rsidRPr="00A00CF4">
        <w:rPr>
          <w:i/>
          <w:iCs/>
          <w:lang w:val="en-US"/>
        </w:rPr>
        <w:t>Environmental Science and Technology</w:t>
      </w:r>
      <w:r w:rsidRPr="00A00CF4">
        <w:rPr>
          <w:lang w:val="en-US"/>
        </w:rPr>
        <w:t>, 35(4), pp. 732–738. Available at: https://doi.org/10.1021/es001459w.</w:t>
      </w:r>
    </w:p>
    <w:p w14:paraId="1EA4D808" w14:textId="77777777" w:rsidR="00A00CF4" w:rsidRDefault="00A00CF4" w:rsidP="00A00CF4">
      <w:pPr>
        <w:pStyle w:val="Bibliographie"/>
      </w:pPr>
      <w:r w:rsidRPr="00A00CF4">
        <w:rPr>
          <w:lang w:val="en-US"/>
        </w:rPr>
        <w:t xml:space="preserve">Fremlin, K.M., Elliott, J.E. and Gobas, F.A.P.C. (2025) ‘Guidance for measuring and evaluating biomagnification factors and trophic magnification factors of difficult substances: application to decabromodiphenylethane’, </w:t>
      </w:r>
      <w:r w:rsidRPr="00A00CF4">
        <w:rPr>
          <w:i/>
          <w:iCs/>
          <w:lang w:val="en-US"/>
        </w:rPr>
        <w:t>Integrated Environmental Assessment and Management</w:t>
      </w:r>
      <w:r w:rsidRPr="00A00CF4">
        <w:rPr>
          <w:lang w:val="en-US"/>
        </w:rPr>
        <w:t xml:space="preserve">, 21(2), pp. 263–278. </w:t>
      </w:r>
      <w:r>
        <w:t>Available at: https://doi.org/10.1093/inteam/vjae025.</w:t>
      </w:r>
    </w:p>
    <w:p w14:paraId="3500705E" w14:textId="77777777" w:rsidR="00A00CF4" w:rsidRPr="00A00CF4" w:rsidRDefault="00A00CF4" w:rsidP="00A00CF4">
      <w:pPr>
        <w:pStyle w:val="Bibliographie"/>
        <w:rPr>
          <w:lang w:val="en-US"/>
        </w:rPr>
      </w:pPr>
      <w:r>
        <w:t xml:space="preserve">Gilliers, C. </w:t>
      </w:r>
      <w:r>
        <w:rPr>
          <w:i/>
          <w:iCs/>
        </w:rPr>
        <w:t>et al.</w:t>
      </w:r>
      <w:r>
        <w:t xml:space="preserve"> </w:t>
      </w:r>
      <w:r w:rsidRPr="00A00CF4">
        <w:rPr>
          <w:lang w:val="en-US"/>
        </w:rPr>
        <w:t xml:space="preserve">(2006) ‘Are growth and density quantitative indicators of essential fish habitat quality? An application to the common sole Solea solea nursery grounds’, </w:t>
      </w:r>
      <w:r w:rsidRPr="00A00CF4">
        <w:rPr>
          <w:i/>
          <w:iCs/>
          <w:lang w:val="en-US"/>
        </w:rPr>
        <w:t>Estuarine, Coastal and Shelf Science</w:t>
      </w:r>
      <w:r w:rsidRPr="00A00CF4">
        <w:rPr>
          <w:lang w:val="en-US"/>
        </w:rPr>
        <w:t>, 69(1–2), pp. 96–106. Available at: https://doi.org/10.1016/j.ecss.2006.02.006.</w:t>
      </w:r>
    </w:p>
    <w:p w14:paraId="6CE3883C" w14:textId="77777777" w:rsidR="00A00CF4" w:rsidRPr="00A00CF4" w:rsidRDefault="00A00CF4" w:rsidP="00A00CF4">
      <w:pPr>
        <w:pStyle w:val="Bibliographie"/>
        <w:rPr>
          <w:lang w:val="en-US"/>
        </w:rPr>
      </w:pPr>
      <w:r w:rsidRPr="00A00CF4">
        <w:rPr>
          <w:lang w:val="en-US"/>
        </w:rPr>
        <w:lastRenderedPageBreak/>
        <w:t xml:space="preserve">Gobas, F. a P.C. </w:t>
      </w:r>
      <w:r w:rsidRPr="00A00CF4">
        <w:rPr>
          <w:i/>
          <w:iCs/>
          <w:lang w:val="en-US"/>
        </w:rPr>
        <w:t>et al.</w:t>
      </w:r>
      <w:r w:rsidRPr="00A00CF4">
        <w:rPr>
          <w:lang w:val="en-US"/>
        </w:rPr>
        <w:t xml:space="preserve"> (1999) ‘Mechanism of biomagnification in fish under laboratory and field conditions’, </w:t>
      </w:r>
      <w:r w:rsidRPr="00A00CF4">
        <w:rPr>
          <w:i/>
          <w:iCs/>
          <w:lang w:val="en-US"/>
        </w:rPr>
        <w:t>Environmental Science and Technology</w:t>
      </w:r>
      <w:r w:rsidRPr="00A00CF4">
        <w:rPr>
          <w:lang w:val="en-US"/>
        </w:rPr>
        <w:t>, 33(1), pp. 133–141. Available at: https://doi.org/10.1021/es980681m.</w:t>
      </w:r>
    </w:p>
    <w:p w14:paraId="6FEE4793" w14:textId="77777777" w:rsidR="00A00CF4" w:rsidRPr="00A00CF4" w:rsidRDefault="00A00CF4" w:rsidP="00A00CF4">
      <w:pPr>
        <w:pStyle w:val="Bibliographie"/>
        <w:rPr>
          <w:lang w:val="en-US"/>
        </w:rPr>
      </w:pPr>
      <w:r w:rsidRPr="00A00CF4">
        <w:rPr>
          <w:lang w:val="en-US"/>
        </w:rPr>
        <w:t xml:space="preserve">Gobas, F.A. </w:t>
      </w:r>
      <w:r w:rsidRPr="00A00CF4">
        <w:rPr>
          <w:i/>
          <w:iCs/>
          <w:lang w:val="en-US"/>
        </w:rPr>
        <w:t>et al.</w:t>
      </w:r>
      <w:r w:rsidRPr="00A00CF4">
        <w:rPr>
          <w:lang w:val="en-US"/>
        </w:rPr>
        <w:t xml:space="preserve"> (2009) ‘Revisiting Bioaccumulation Criteria for POPs and PBT Assessments’, </w:t>
      </w:r>
      <w:r w:rsidRPr="00A00CF4">
        <w:rPr>
          <w:i/>
          <w:iCs/>
          <w:lang w:val="en-US"/>
        </w:rPr>
        <w:t>Integrated Environmental Assessment and Management</w:t>
      </w:r>
      <w:r w:rsidRPr="00A00CF4">
        <w:rPr>
          <w:lang w:val="en-US"/>
        </w:rPr>
        <w:t>, 5(4), pp. 624–637. Available at: https://doi.org/10.1897/IEAM_2008-089.1.</w:t>
      </w:r>
    </w:p>
    <w:p w14:paraId="233CD441" w14:textId="77777777" w:rsidR="00A00CF4" w:rsidRPr="00A00CF4" w:rsidRDefault="00A00CF4" w:rsidP="00A00CF4">
      <w:pPr>
        <w:pStyle w:val="Bibliographie"/>
        <w:rPr>
          <w:lang w:val="en-US"/>
        </w:rPr>
      </w:pPr>
      <w:r w:rsidRPr="00A00CF4">
        <w:rPr>
          <w:lang w:val="en-US"/>
        </w:rPr>
        <w:t xml:space="preserve">Gobas, F.A.P.C. and Morrison, J.B. (2000) ‘Bioconcentration and Biomagnification in the Aquatic Environment’, in </w:t>
      </w:r>
      <w:r w:rsidRPr="00A00CF4">
        <w:rPr>
          <w:i/>
          <w:iCs/>
          <w:lang w:val="en-US"/>
        </w:rPr>
        <w:t>Handbook of Property Estimation Methods for Chemicals</w:t>
      </w:r>
      <w:r w:rsidRPr="00A00CF4">
        <w:rPr>
          <w:lang w:val="en-US"/>
        </w:rPr>
        <w:t>. CRC Press.</w:t>
      </w:r>
    </w:p>
    <w:p w14:paraId="6FA79335" w14:textId="77777777" w:rsidR="00A00CF4" w:rsidRPr="00A00CF4" w:rsidRDefault="00A00CF4" w:rsidP="00A00CF4">
      <w:pPr>
        <w:pStyle w:val="Bibliographie"/>
        <w:rPr>
          <w:lang w:val="en-US"/>
        </w:rPr>
      </w:pPr>
      <w:r w:rsidRPr="00A00CF4">
        <w:rPr>
          <w:lang w:val="en-US"/>
        </w:rPr>
        <w:t xml:space="preserve">Gobas, F.A.P.C., Zhang, X. and Wells, R. (1993) ‘Gastrointestinal magnification: The mechanism of biomagnification and food chain accumulation of organic chemicals’, </w:t>
      </w:r>
      <w:r w:rsidRPr="00A00CF4">
        <w:rPr>
          <w:i/>
          <w:iCs/>
          <w:lang w:val="en-US"/>
        </w:rPr>
        <w:t>Environmental Science and Technology</w:t>
      </w:r>
      <w:r w:rsidRPr="00A00CF4">
        <w:rPr>
          <w:lang w:val="en-US"/>
        </w:rPr>
        <w:t>, 27(13), pp. 2855–2863. Available at: https://doi.org/10.1021/es00049a028.</w:t>
      </w:r>
    </w:p>
    <w:p w14:paraId="0AC7510B" w14:textId="77777777" w:rsidR="00A00CF4" w:rsidRPr="00A00CF4" w:rsidRDefault="00A00CF4" w:rsidP="00A00CF4">
      <w:pPr>
        <w:pStyle w:val="Bibliographie"/>
        <w:rPr>
          <w:lang w:val="en-US"/>
        </w:rPr>
      </w:pPr>
      <w:r w:rsidRPr="00A00CF4">
        <w:rPr>
          <w:lang w:val="en-US"/>
        </w:rPr>
        <w:t xml:space="preserve">Gobas, F.A.P.C.P.C., McCorquodale, J.R. and Haffner, G.D.D. (1993) ‘Intestinal absorption and biomagnification of organochlorines’, </w:t>
      </w:r>
      <w:r w:rsidRPr="00A00CF4">
        <w:rPr>
          <w:i/>
          <w:iCs/>
          <w:lang w:val="en-US"/>
        </w:rPr>
        <w:t>Environmental Toxicology and Chemistry</w:t>
      </w:r>
      <w:r w:rsidRPr="00A00CF4">
        <w:rPr>
          <w:lang w:val="en-US"/>
        </w:rPr>
        <w:t>, 12(3), pp. 567–576. Available at: https://doi.org/10.1002/etc.5620120316.</w:t>
      </w:r>
    </w:p>
    <w:p w14:paraId="1B7CBEFB" w14:textId="77777777" w:rsidR="00A00CF4" w:rsidRPr="00A00CF4" w:rsidRDefault="00A00CF4" w:rsidP="00A00CF4">
      <w:pPr>
        <w:pStyle w:val="Bibliographie"/>
        <w:rPr>
          <w:lang w:val="en-US"/>
        </w:rPr>
      </w:pPr>
      <w:r w:rsidRPr="00A00CF4">
        <w:rPr>
          <w:lang w:val="en-US"/>
        </w:rPr>
        <w:t xml:space="preserve">Halpern, B.S. </w:t>
      </w:r>
      <w:r w:rsidRPr="00A00CF4">
        <w:rPr>
          <w:i/>
          <w:iCs/>
          <w:lang w:val="en-US"/>
        </w:rPr>
        <w:t>et al.</w:t>
      </w:r>
      <w:r w:rsidRPr="00A00CF4">
        <w:rPr>
          <w:lang w:val="en-US"/>
        </w:rPr>
        <w:t xml:space="preserve"> (2008) ‘A Global Map of Human Impact on Marine Ecosystems’, </w:t>
      </w:r>
      <w:r w:rsidRPr="00A00CF4">
        <w:rPr>
          <w:i/>
          <w:iCs/>
          <w:lang w:val="en-US"/>
        </w:rPr>
        <w:t>Science</w:t>
      </w:r>
      <w:r w:rsidRPr="00A00CF4">
        <w:rPr>
          <w:lang w:val="en-US"/>
        </w:rPr>
        <w:t>, 319(5865), pp. 948–952. Available at: https://doi.org/10.1126/science.1149345.</w:t>
      </w:r>
    </w:p>
    <w:p w14:paraId="1BB76E90" w14:textId="77777777" w:rsidR="00A00CF4" w:rsidRPr="00A00CF4" w:rsidRDefault="00A00CF4" w:rsidP="00A00CF4">
      <w:pPr>
        <w:pStyle w:val="Bibliographie"/>
        <w:rPr>
          <w:lang w:val="en-US"/>
        </w:rPr>
      </w:pPr>
      <w:r w:rsidRPr="00A00CF4">
        <w:rPr>
          <w:lang w:val="en-US"/>
        </w:rPr>
        <w:t xml:space="preserve">Halpern, B.S. </w:t>
      </w:r>
      <w:r w:rsidRPr="00A00CF4">
        <w:rPr>
          <w:i/>
          <w:iCs/>
          <w:lang w:val="en-US"/>
        </w:rPr>
        <w:t>et al.</w:t>
      </w:r>
      <w:r w:rsidRPr="00A00CF4">
        <w:rPr>
          <w:lang w:val="en-US"/>
        </w:rPr>
        <w:t xml:space="preserve"> (2012) ‘An index to assess the health and benefits of the global ocean’, </w:t>
      </w:r>
      <w:r w:rsidRPr="00A00CF4">
        <w:rPr>
          <w:i/>
          <w:iCs/>
          <w:lang w:val="en-US"/>
        </w:rPr>
        <w:t>Nature</w:t>
      </w:r>
      <w:r w:rsidRPr="00A00CF4">
        <w:rPr>
          <w:lang w:val="en-US"/>
        </w:rPr>
        <w:t>, 488(7413), pp. 615–620. Available at: https://doi.org/10.1038/nature11397.</w:t>
      </w:r>
    </w:p>
    <w:p w14:paraId="671959CF" w14:textId="77777777" w:rsidR="00A00CF4" w:rsidRDefault="00A00CF4" w:rsidP="00A00CF4">
      <w:pPr>
        <w:pStyle w:val="Bibliographie"/>
      </w:pPr>
      <w:r w:rsidRPr="00A00CF4">
        <w:rPr>
          <w:lang w:val="en-US"/>
        </w:rPr>
        <w:t xml:space="preserve">Helsel, D.R. (2006) ‘Fabricating data: How substituting values for nondetects can ruin results, and what can be done about it’, </w:t>
      </w:r>
      <w:r w:rsidRPr="00A00CF4">
        <w:rPr>
          <w:i/>
          <w:iCs/>
          <w:lang w:val="en-US"/>
        </w:rPr>
        <w:t>Chemosphere</w:t>
      </w:r>
      <w:r w:rsidRPr="00A00CF4">
        <w:rPr>
          <w:lang w:val="en-US"/>
        </w:rPr>
        <w:t xml:space="preserve">, 65(11), pp. 2434–2439. </w:t>
      </w:r>
      <w:r>
        <w:t>Available at: https://doi.org/10.1016/j.chemosphere.2006.04.051.</w:t>
      </w:r>
    </w:p>
    <w:p w14:paraId="52974FB0" w14:textId="77777777" w:rsidR="00A00CF4" w:rsidRDefault="00A00CF4" w:rsidP="00A00CF4">
      <w:pPr>
        <w:pStyle w:val="Bibliographie"/>
      </w:pPr>
      <w:r>
        <w:t xml:space="preserve">Hop, H. </w:t>
      </w:r>
      <w:r>
        <w:rPr>
          <w:i/>
          <w:iCs/>
        </w:rPr>
        <w:t>et al.</w:t>
      </w:r>
      <w:r>
        <w:t xml:space="preserve"> </w:t>
      </w:r>
      <w:r w:rsidRPr="00A00CF4">
        <w:rPr>
          <w:lang w:val="en-US"/>
        </w:rPr>
        <w:t xml:space="preserve">(2002) ‘Food Web Magnification of Persistent Organic Pollutants in Poikilotherms and Homeotherms from the Barents Sea’, </w:t>
      </w:r>
      <w:r w:rsidRPr="00A00CF4">
        <w:rPr>
          <w:i/>
          <w:iCs/>
          <w:lang w:val="en-US"/>
        </w:rPr>
        <w:t>Environmental Science &amp; Technology</w:t>
      </w:r>
      <w:r w:rsidRPr="00A00CF4">
        <w:rPr>
          <w:lang w:val="en-US"/>
        </w:rPr>
        <w:t xml:space="preserve">, 36(12), pp. 2589–2597. </w:t>
      </w:r>
      <w:r>
        <w:t>Available at: https://doi.org/10.1021/es010231l.</w:t>
      </w:r>
    </w:p>
    <w:p w14:paraId="11D8E596" w14:textId="77777777" w:rsidR="00A00CF4" w:rsidRPr="00A00CF4" w:rsidRDefault="00A00CF4" w:rsidP="00A00CF4">
      <w:pPr>
        <w:pStyle w:val="Bibliographie"/>
        <w:rPr>
          <w:lang w:val="en-US"/>
        </w:rPr>
      </w:pPr>
      <w:r>
        <w:t xml:space="preserve">Houde, M. </w:t>
      </w:r>
      <w:r>
        <w:rPr>
          <w:i/>
          <w:iCs/>
        </w:rPr>
        <w:t>et al.</w:t>
      </w:r>
      <w:r>
        <w:t xml:space="preserve"> </w:t>
      </w:r>
      <w:r w:rsidRPr="00A00CF4">
        <w:rPr>
          <w:lang w:val="en-US"/>
        </w:rPr>
        <w:t xml:space="preserve">(2006) ‘Biological monitoring of polyfluoroalkyl substances: A review’, </w:t>
      </w:r>
      <w:r w:rsidRPr="00A00CF4">
        <w:rPr>
          <w:i/>
          <w:iCs/>
          <w:lang w:val="en-US"/>
        </w:rPr>
        <w:t>Environmental Science and Technology</w:t>
      </w:r>
      <w:r w:rsidRPr="00A00CF4">
        <w:rPr>
          <w:lang w:val="en-US"/>
        </w:rPr>
        <w:t>, 40(11), pp. 3463–3473. Available at: https://doi.org/10.1021/es052580b.</w:t>
      </w:r>
    </w:p>
    <w:p w14:paraId="48EC6C61" w14:textId="77777777" w:rsidR="00A00CF4" w:rsidRPr="00A00CF4" w:rsidRDefault="00A00CF4" w:rsidP="00A00CF4">
      <w:pPr>
        <w:pStyle w:val="Bibliographie"/>
        <w:rPr>
          <w:lang w:val="en-US"/>
        </w:rPr>
      </w:pPr>
      <w:r w:rsidRPr="00A00CF4">
        <w:rPr>
          <w:lang w:val="en-US"/>
        </w:rPr>
        <w:t>Julian, P. and Helsel, D. (2021) ‘NADA2: Data Analysis for Censored Environmental Data.’ Available at: https://github.com/SwampThingPaul/NADA2.</w:t>
      </w:r>
    </w:p>
    <w:p w14:paraId="3106AA9E" w14:textId="77777777" w:rsidR="00A00CF4" w:rsidRPr="00A00CF4" w:rsidRDefault="00A00CF4" w:rsidP="00A00CF4">
      <w:pPr>
        <w:pStyle w:val="Bibliographie"/>
        <w:rPr>
          <w:lang w:val="en-US"/>
        </w:rPr>
      </w:pPr>
      <w:r w:rsidRPr="00A00CF4">
        <w:rPr>
          <w:lang w:val="en-US"/>
        </w:rPr>
        <w:t xml:space="preserve">Kelly, B.C. </w:t>
      </w:r>
      <w:r w:rsidRPr="00A00CF4">
        <w:rPr>
          <w:i/>
          <w:iCs/>
          <w:lang w:val="en-US"/>
        </w:rPr>
        <w:t>et al.</w:t>
      </w:r>
      <w:r w:rsidRPr="00A00CF4">
        <w:rPr>
          <w:lang w:val="en-US"/>
        </w:rPr>
        <w:t xml:space="preserve"> (2008) ‘Bioaccumulation behaviour of polybrominated diphenyl ethers (PBDEs) in a Canadian Arctic marine food web’, </w:t>
      </w:r>
      <w:r w:rsidRPr="00A00CF4">
        <w:rPr>
          <w:i/>
          <w:iCs/>
          <w:lang w:val="en-US"/>
        </w:rPr>
        <w:t>Science of The Total Environment</w:t>
      </w:r>
      <w:r w:rsidRPr="00A00CF4">
        <w:rPr>
          <w:lang w:val="en-US"/>
        </w:rPr>
        <w:t>, 401(1), pp. 60–72. Available at: https://doi.org/10.1016/j.scitotenv.2008.03.045.</w:t>
      </w:r>
    </w:p>
    <w:p w14:paraId="67CC4005" w14:textId="77777777" w:rsidR="00A00CF4" w:rsidRDefault="00A00CF4" w:rsidP="00A00CF4">
      <w:pPr>
        <w:pStyle w:val="Bibliographie"/>
      </w:pPr>
      <w:r w:rsidRPr="00A00CF4">
        <w:rPr>
          <w:lang w:val="en-US"/>
        </w:rPr>
        <w:t xml:space="preserve">Kelly, B.C. </w:t>
      </w:r>
      <w:r w:rsidRPr="00A00CF4">
        <w:rPr>
          <w:i/>
          <w:iCs/>
          <w:lang w:val="en-US"/>
        </w:rPr>
        <w:t>et al.</w:t>
      </w:r>
      <w:r w:rsidRPr="00A00CF4">
        <w:rPr>
          <w:lang w:val="en-US"/>
        </w:rPr>
        <w:t xml:space="preserve"> (2009) ‘Perfluoroalkyl Contaminants in an Arctic Marine Food Web : Trophic Magnification and Wildlife Exposure’, </w:t>
      </w:r>
      <w:r w:rsidRPr="00A00CF4">
        <w:rPr>
          <w:i/>
          <w:iCs/>
          <w:lang w:val="en-US"/>
        </w:rPr>
        <w:t>Environmental Science &amp; Technology</w:t>
      </w:r>
      <w:r w:rsidRPr="00A00CF4">
        <w:rPr>
          <w:lang w:val="en-US"/>
        </w:rPr>
        <w:t xml:space="preserve">, 43, pp. 4037–4043. </w:t>
      </w:r>
      <w:r>
        <w:t>Available at: https://doi.org/10.1021/es9003894.</w:t>
      </w:r>
    </w:p>
    <w:p w14:paraId="21C0EABE" w14:textId="77777777" w:rsidR="00A00CF4" w:rsidRDefault="00A00CF4" w:rsidP="00A00CF4">
      <w:pPr>
        <w:pStyle w:val="Bibliographie"/>
      </w:pPr>
      <w:r>
        <w:t xml:space="preserve">Kim, J. </w:t>
      </w:r>
      <w:r>
        <w:rPr>
          <w:i/>
          <w:iCs/>
        </w:rPr>
        <w:t>et al.</w:t>
      </w:r>
      <w:r>
        <w:t xml:space="preserve"> </w:t>
      </w:r>
      <w:r w:rsidRPr="00A00CF4">
        <w:rPr>
          <w:lang w:val="en-US"/>
        </w:rPr>
        <w:t xml:space="preserve">(2016) ‘Evaluating the roles of biotransformation, spatial concentration differences, organism home range, and field sampling design on trophic magnification factors’, </w:t>
      </w:r>
      <w:r w:rsidRPr="00A00CF4">
        <w:rPr>
          <w:i/>
          <w:iCs/>
          <w:lang w:val="en-US"/>
        </w:rPr>
        <w:t>Science of the Total Environment</w:t>
      </w:r>
      <w:r w:rsidRPr="00A00CF4">
        <w:rPr>
          <w:lang w:val="en-US"/>
        </w:rPr>
        <w:t xml:space="preserve">, 551–552, pp. 438–451. </w:t>
      </w:r>
      <w:r>
        <w:t>Available at: https://doi.org/10.1016/j.scitotenv.2016.02.013.</w:t>
      </w:r>
    </w:p>
    <w:p w14:paraId="00FA3639" w14:textId="77777777" w:rsidR="00A00CF4" w:rsidRDefault="00A00CF4" w:rsidP="00A00CF4">
      <w:pPr>
        <w:pStyle w:val="Bibliographie"/>
      </w:pPr>
      <w:r>
        <w:lastRenderedPageBreak/>
        <w:t xml:space="preserve">Kobayashi, J. </w:t>
      </w:r>
      <w:r>
        <w:rPr>
          <w:i/>
          <w:iCs/>
        </w:rPr>
        <w:t>et al.</w:t>
      </w:r>
      <w:r>
        <w:t xml:space="preserve"> </w:t>
      </w:r>
      <w:r w:rsidRPr="00A00CF4">
        <w:rPr>
          <w:lang w:val="en-US"/>
        </w:rPr>
        <w:t xml:space="preserve">(2011) ‘Dietary uptake kinetics of polychlorinated biphenyls from sediment-contaminated sandworms in a marine benthic fish (Pseudopleuronectes yokohamae)’, </w:t>
      </w:r>
      <w:r w:rsidRPr="00A00CF4">
        <w:rPr>
          <w:i/>
          <w:iCs/>
          <w:lang w:val="en-US"/>
        </w:rPr>
        <w:t>Chemosphere</w:t>
      </w:r>
      <w:r w:rsidRPr="00A00CF4">
        <w:rPr>
          <w:lang w:val="en-US"/>
        </w:rPr>
        <w:t xml:space="preserve">, 82(5), pp. 745–750. </w:t>
      </w:r>
      <w:r>
        <w:t>Available at: https://doi.org/10.1016/j.chemosphere.2010.10.087.</w:t>
      </w:r>
    </w:p>
    <w:p w14:paraId="19FEC8DB" w14:textId="77777777" w:rsidR="00A00CF4" w:rsidRPr="00A00CF4" w:rsidRDefault="00A00CF4" w:rsidP="00A00CF4">
      <w:pPr>
        <w:pStyle w:val="Bibliographie"/>
        <w:rPr>
          <w:lang w:val="en-US"/>
        </w:rPr>
      </w:pPr>
      <w:r>
        <w:t xml:space="preserve">Kobayashi, J. </w:t>
      </w:r>
      <w:r>
        <w:rPr>
          <w:i/>
          <w:iCs/>
        </w:rPr>
        <w:t>et al.</w:t>
      </w:r>
      <w:r>
        <w:t xml:space="preserve"> </w:t>
      </w:r>
      <w:r w:rsidRPr="00A00CF4">
        <w:rPr>
          <w:lang w:val="en-US"/>
        </w:rPr>
        <w:t xml:space="preserve">(2015) ‘Trophic magnification of polychlorinated biphenyls and polybrominated diphenyl ethers in an estuarine food web of the Ariake Sea, Japan’, </w:t>
      </w:r>
      <w:r w:rsidRPr="00A00CF4">
        <w:rPr>
          <w:i/>
          <w:iCs/>
          <w:lang w:val="en-US"/>
        </w:rPr>
        <w:t>Chemosphere</w:t>
      </w:r>
      <w:r w:rsidRPr="00A00CF4">
        <w:rPr>
          <w:lang w:val="en-US"/>
        </w:rPr>
        <w:t>, 118, pp. 201–206. Available at: https://doi.org/10.1016/j.chemosphere.2014.08.066.</w:t>
      </w:r>
    </w:p>
    <w:p w14:paraId="5E6C2A1D" w14:textId="77777777" w:rsidR="00A00CF4" w:rsidRDefault="00A00CF4" w:rsidP="00A00CF4">
      <w:pPr>
        <w:pStyle w:val="Bibliographie"/>
      </w:pPr>
      <w:r w:rsidRPr="00A00CF4">
        <w:rPr>
          <w:lang w:val="en-US"/>
        </w:rPr>
        <w:t xml:space="preserve">Labadie, P. and Chevreuil, M. (2011) ‘Partitioning behaviour of perfluorinated alkyl contaminants between water, sediment and fish in the Orge River (nearby Paris, France)’, </w:t>
      </w:r>
      <w:r w:rsidRPr="00A00CF4">
        <w:rPr>
          <w:i/>
          <w:iCs/>
          <w:lang w:val="en-US"/>
        </w:rPr>
        <w:t>Environmental Pollution</w:t>
      </w:r>
      <w:r w:rsidRPr="00A00CF4">
        <w:rPr>
          <w:lang w:val="en-US"/>
        </w:rPr>
        <w:t xml:space="preserve">, 159(2), pp. 391–397. </w:t>
      </w:r>
      <w:r>
        <w:t>Available at: https://doi.org/10.1016/J.ENVPOL.2010.10.039.</w:t>
      </w:r>
    </w:p>
    <w:p w14:paraId="7698747C" w14:textId="77777777" w:rsidR="00A00CF4" w:rsidRDefault="00A00CF4" w:rsidP="00A00CF4">
      <w:pPr>
        <w:pStyle w:val="Bibliographie"/>
      </w:pPr>
      <w:r>
        <w:t>Lauzent, M. (2018) ‘Etude de l’écodynamique des polluants organiques persistants et des micropolluants halogénés d’intérêt émergent dans les milieux aquatiques’.</w:t>
      </w:r>
    </w:p>
    <w:p w14:paraId="51B9A864" w14:textId="77777777" w:rsidR="00A00CF4" w:rsidRDefault="00A00CF4" w:rsidP="00A00CF4">
      <w:pPr>
        <w:pStyle w:val="Bibliographie"/>
      </w:pPr>
      <w:r>
        <w:t xml:space="preserve">Le Pape, O. </w:t>
      </w:r>
      <w:r>
        <w:rPr>
          <w:i/>
          <w:iCs/>
        </w:rPr>
        <w:t>et al.</w:t>
      </w:r>
      <w:r>
        <w:t xml:space="preserve"> </w:t>
      </w:r>
      <w:r w:rsidRPr="00A00CF4">
        <w:rPr>
          <w:lang w:val="en-US"/>
        </w:rPr>
        <w:t xml:space="preserve">(2003) ‘Quantitative description of habitat suitability for the juvenile common sole (Solea solea, L.) in the Bay of Biscay (France) and the contribution of different habitats to the adult population’, </w:t>
      </w:r>
      <w:r w:rsidRPr="00A00CF4">
        <w:rPr>
          <w:i/>
          <w:iCs/>
          <w:lang w:val="en-US"/>
        </w:rPr>
        <w:t>Journal of Sea Research</w:t>
      </w:r>
      <w:r w:rsidRPr="00A00CF4">
        <w:rPr>
          <w:lang w:val="en-US"/>
        </w:rPr>
        <w:t xml:space="preserve">, 50(2–3), pp. 139–149. </w:t>
      </w:r>
      <w:r>
        <w:t>Available at: https://doi.org/10.1016/S1385-1101(03)00059-5.</w:t>
      </w:r>
    </w:p>
    <w:p w14:paraId="5A7DDB2B" w14:textId="77777777" w:rsidR="00A00CF4" w:rsidRDefault="00A00CF4" w:rsidP="00A00CF4">
      <w:pPr>
        <w:pStyle w:val="Bibliographie"/>
      </w:pPr>
      <w:r>
        <w:t xml:space="preserve">Le Pape, O. </w:t>
      </w:r>
      <w:r>
        <w:rPr>
          <w:i/>
          <w:iCs/>
        </w:rPr>
        <w:t>et al.</w:t>
      </w:r>
      <w:r>
        <w:t xml:space="preserve"> </w:t>
      </w:r>
      <w:r w:rsidRPr="00A00CF4">
        <w:rPr>
          <w:lang w:val="en-US"/>
        </w:rPr>
        <w:t xml:space="preserve">(2007) ‘Convergent signs of degradation in both the capacity and the quality of an essential fish habitat: state of the Seine estuary (France) flatfish nurseries’, </w:t>
      </w:r>
      <w:r w:rsidRPr="00A00CF4">
        <w:rPr>
          <w:i/>
          <w:iCs/>
          <w:lang w:val="en-US"/>
        </w:rPr>
        <w:t>Hydrobiologia</w:t>
      </w:r>
      <w:r w:rsidRPr="00A00CF4">
        <w:rPr>
          <w:lang w:val="en-US"/>
        </w:rPr>
        <w:t xml:space="preserve">, 588(1), pp. 225–229. </w:t>
      </w:r>
      <w:r>
        <w:t>Available at: https://doi.org/10.1007/s10750-007-0665-y.</w:t>
      </w:r>
    </w:p>
    <w:p w14:paraId="294DEE78" w14:textId="77777777" w:rsidR="00A00CF4" w:rsidRPr="00A00CF4" w:rsidRDefault="00A00CF4" w:rsidP="00A00CF4">
      <w:pPr>
        <w:pStyle w:val="Bibliographie"/>
        <w:rPr>
          <w:lang w:val="en-US"/>
        </w:rPr>
      </w:pPr>
      <w:r>
        <w:t xml:space="preserve">Li, J. </w:t>
      </w:r>
      <w:r>
        <w:rPr>
          <w:i/>
          <w:iCs/>
        </w:rPr>
        <w:t>et al.</w:t>
      </w:r>
      <w:r>
        <w:t xml:space="preserve"> </w:t>
      </w:r>
      <w:r w:rsidRPr="00A00CF4">
        <w:rPr>
          <w:lang w:val="en-US"/>
        </w:rPr>
        <w:t xml:space="preserve">(2018) ‘Importance of Growth Rate on Hg and PCB Bioaccumulation in Fish’, </w:t>
      </w:r>
      <w:r w:rsidRPr="00A00CF4">
        <w:rPr>
          <w:i/>
          <w:iCs/>
          <w:lang w:val="en-US"/>
        </w:rPr>
        <w:t>Environmental Toxicology and Chemistry</w:t>
      </w:r>
      <w:r w:rsidRPr="00A00CF4">
        <w:rPr>
          <w:lang w:val="en-US"/>
        </w:rPr>
        <w:t xml:space="preserve"> [Preprint]. Available at: https://doi.org/10.1002/etc.4114.</w:t>
      </w:r>
    </w:p>
    <w:p w14:paraId="2DC23003" w14:textId="77777777" w:rsidR="00A00CF4" w:rsidRPr="00A00CF4" w:rsidRDefault="00A00CF4" w:rsidP="00A00CF4">
      <w:pPr>
        <w:pStyle w:val="Bibliographie"/>
        <w:rPr>
          <w:lang w:val="en-US"/>
        </w:rPr>
      </w:pPr>
      <w:r w:rsidRPr="00A00CF4">
        <w:rPr>
          <w:lang w:val="en-US"/>
        </w:rPr>
        <w:t xml:space="preserve">Liu, J., Haffner, G.D. and Drouillard, K.G. (2010) ‘The influence of diet on the assimilation efficiency of 47 polychlorinated biphenyl congeners in Japanese koi (Cyprinus carpio)’, </w:t>
      </w:r>
      <w:r w:rsidRPr="00A00CF4">
        <w:rPr>
          <w:i/>
          <w:iCs/>
          <w:lang w:val="en-US"/>
        </w:rPr>
        <w:t>Environmental Toxicology and Chemistry</w:t>
      </w:r>
      <w:r w:rsidRPr="00A00CF4">
        <w:rPr>
          <w:lang w:val="en-US"/>
        </w:rPr>
        <w:t>, 29(2), pp. 401–409. Available at: https://doi.org/10.1002/etc.47.</w:t>
      </w:r>
    </w:p>
    <w:p w14:paraId="0DB8A255" w14:textId="77777777" w:rsidR="00A00CF4" w:rsidRPr="00A00CF4" w:rsidRDefault="00A00CF4" w:rsidP="00A00CF4">
      <w:pPr>
        <w:pStyle w:val="Bibliographie"/>
        <w:rPr>
          <w:lang w:val="en-US"/>
        </w:rPr>
      </w:pPr>
      <w:r w:rsidRPr="00A00CF4">
        <w:rPr>
          <w:lang w:val="en-US"/>
        </w:rPr>
        <w:t xml:space="preserve">Loi, E.I.H. </w:t>
      </w:r>
      <w:r w:rsidRPr="00A00CF4">
        <w:rPr>
          <w:i/>
          <w:iCs/>
          <w:lang w:val="en-US"/>
        </w:rPr>
        <w:t>et al.</w:t>
      </w:r>
      <w:r w:rsidRPr="00A00CF4">
        <w:rPr>
          <w:lang w:val="en-US"/>
        </w:rPr>
        <w:t xml:space="preserve"> (2011) ‘Trophic Magnification of Poly- and Perfluorinated Compounds in a Subtropical Food Web’, </w:t>
      </w:r>
      <w:r w:rsidRPr="00A00CF4">
        <w:rPr>
          <w:i/>
          <w:iCs/>
          <w:lang w:val="en-US"/>
        </w:rPr>
        <w:t>Environmental Science &amp; Technology</w:t>
      </w:r>
      <w:r w:rsidRPr="00A00CF4">
        <w:rPr>
          <w:lang w:val="en-US"/>
        </w:rPr>
        <w:t>, 45(13), pp. 5506–5513. Available at: https://doi.org/10.1021/es200432n.</w:t>
      </w:r>
    </w:p>
    <w:p w14:paraId="7F38560A" w14:textId="77777777" w:rsidR="00A00CF4" w:rsidRPr="00A00CF4" w:rsidRDefault="00A00CF4" w:rsidP="00A00CF4">
      <w:pPr>
        <w:pStyle w:val="Bibliographie"/>
        <w:rPr>
          <w:lang w:val="en-US"/>
        </w:rPr>
      </w:pPr>
      <w:r w:rsidRPr="00A00CF4">
        <w:rPr>
          <w:lang w:val="en-US"/>
        </w:rPr>
        <w:t xml:space="preserve">Loizeau, V., Abarnou, A. and Ménesguen, A. (2001) ‘A steady-state model of PCB bioaccumulation in the sea bass (Dicentrarchus labrax) food web from the Seine estuary, France’, </w:t>
      </w:r>
      <w:r w:rsidRPr="00A00CF4">
        <w:rPr>
          <w:i/>
          <w:iCs/>
          <w:lang w:val="en-US"/>
        </w:rPr>
        <w:t>Estuaries</w:t>
      </w:r>
      <w:r w:rsidRPr="00A00CF4">
        <w:rPr>
          <w:lang w:val="en-US"/>
        </w:rPr>
        <w:t>, 24(6), pp. 1074–1087. Available at: https://doi.org/10.2307/1353019.</w:t>
      </w:r>
    </w:p>
    <w:p w14:paraId="2F49C28F" w14:textId="77777777" w:rsidR="00A00CF4" w:rsidRPr="00A00CF4" w:rsidRDefault="00A00CF4" w:rsidP="00A00CF4">
      <w:pPr>
        <w:pStyle w:val="Bibliographie"/>
        <w:rPr>
          <w:lang w:val="en-US"/>
        </w:rPr>
      </w:pPr>
      <w:r w:rsidRPr="00A00CF4">
        <w:rPr>
          <w:lang w:val="en-US"/>
        </w:rPr>
        <w:t xml:space="preserve">Mackay, D. </w:t>
      </w:r>
      <w:r w:rsidRPr="00A00CF4">
        <w:rPr>
          <w:i/>
          <w:iCs/>
          <w:lang w:val="en-US"/>
        </w:rPr>
        <w:t>et al.</w:t>
      </w:r>
      <w:r w:rsidRPr="00A00CF4">
        <w:rPr>
          <w:lang w:val="en-US"/>
        </w:rPr>
        <w:t xml:space="preserve"> (2016) ‘Processes influencing chemical biomagnification and trophic magnification factors in aquatic ecosystems: Implications for chemical hazard and risk assessment’, </w:t>
      </w:r>
      <w:r w:rsidRPr="00A00CF4">
        <w:rPr>
          <w:i/>
          <w:iCs/>
          <w:lang w:val="en-US"/>
        </w:rPr>
        <w:t>Chemosphere</w:t>
      </w:r>
      <w:r w:rsidRPr="00A00CF4">
        <w:rPr>
          <w:lang w:val="en-US"/>
        </w:rPr>
        <w:t>, 154, pp. 99–108. Available at: https://doi.org/10.1016/j.chemosphere.2016.03.048.</w:t>
      </w:r>
    </w:p>
    <w:p w14:paraId="3BB9A46B" w14:textId="77777777" w:rsidR="00A00CF4" w:rsidRDefault="00A00CF4" w:rsidP="00A00CF4">
      <w:pPr>
        <w:pStyle w:val="Bibliographie"/>
      </w:pPr>
      <w:r w:rsidRPr="00A00CF4">
        <w:rPr>
          <w:lang w:val="en-US"/>
        </w:rPr>
        <w:t xml:space="preserve">Mackay, D. and Fraser, A. (2000) ‘Bioaccumulation of persistent organic chemicals: mechanisms and models’, </w:t>
      </w:r>
      <w:r w:rsidRPr="00A00CF4">
        <w:rPr>
          <w:i/>
          <w:iCs/>
          <w:lang w:val="en-US"/>
        </w:rPr>
        <w:t>Environmental Pollution</w:t>
      </w:r>
      <w:r w:rsidRPr="00A00CF4">
        <w:rPr>
          <w:lang w:val="en-US"/>
        </w:rPr>
        <w:t xml:space="preserve">, 110(3), pp. 375–391. </w:t>
      </w:r>
      <w:r>
        <w:t>Available at: https://doi.org/10.1016/S0269-7491(00)00162-7.</w:t>
      </w:r>
    </w:p>
    <w:p w14:paraId="5BE566C0" w14:textId="77777777" w:rsidR="00A00CF4" w:rsidRDefault="00A00CF4" w:rsidP="00A00CF4">
      <w:pPr>
        <w:pStyle w:val="Bibliographie"/>
      </w:pPr>
      <w:r>
        <w:t xml:space="preserve">Masset, T. </w:t>
      </w:r>
      <w:r>
        <w:rPr>
          <w:i/>
          <w:iCs/>
        </w:rPr>
        <w:t>et al.</w:t>
      </w:r>
      <w:r>
        <w:t xml:space="preserve"> </w:t>
      </w:r>
      <w:r w:rsidRPr="00A00CF4">
        <w:rPr>
          <w:lang w:val="en-US"/>
        </w:rPr>
        <w:t xml:space="preserve">(2019) ‘Trophic position and individual feeding habits as drivers of differential PCB bioaccumulation in fish populations’, </w:t>
      </w:r>
      <w:r w:rsidRPr="00A00CF4">
        <w:rPr>
          <w:i/>
          <w:iCs/>
          <w:lang w:val="en-US"/>
        </w:rPr>
        <w:t>Science of the Total Environment</w:t>
      </w:r>
      <w:r w:rsidRPr="00A00CF4">
        <w:rPr>
          <w:lang w:val="en-US"/>
        </w:rPr>
        <w:t xml:space="preserve">, 674, pp. 472–481. </w:t>
      </w:r>
      <w:r>
        <w:t>Available at: https://doi.org/10.1016/j.scitotenv.2019.04.196.</w:t>
      </w:r>
    </w:p>
    <w:p w14:paraId="0AA3B157" w14:textId="77777777" w:rsidR="00A00CF4" w:rsidRDefault="00A00CF4" w:rsidP="00A00CF4">
      <w:pPr>
        <w:pStyle w:val="Bibliographie"/>
      </w:pPr>
      <w:r>
        <w:t xml:space="preserve">Matthies, M. </w:t>
      </w:r>
      <w:r>
        <w:rPr>
          <w:i/>
          <w:iCs/>
        </w:rPr>
        <w:t>et al.</w:t>
      </w:r>
      <w:r>
        <w:t xml:space="preserve"> </w:t>
      </w:r>
      <w:r w:rsidRPr="00A00CF4">
        <w:rPr>
          <w:lang w:val="en-US"/>
        </w:rPr>
        <w:t xml:space="preserve">(2016) ‘The origin and evolution of assessment criteria for persistent, bioaccumulative and toxic (PBT) chemicals and persistent organic pollutants (POPs)’, </w:t>
      </w:r>
      <w:r w:rsidRPr="00A00CF4">
        <w:rPr>
          <w:i/>
          <w:iCs/>
          <w:lang w:val="en-US"/>
        </w:rPr>
        <w:t xml:space="preserve">Environmental </w:t>
      </w:r>
      <w:r w:rsidRPr="00A00CF4">
        <w:rPr>
          <w:i/>
          <w:iCs/>
          <w:lang w:val="en-US"/>
        </w:rPr>
        <w:lastRenderedPageBreak/>
        <w:t>Science: Processes &amp; Impacts</w:t>
      </w:r>
      <w:r w:rsidRPr="00A00CF4">
        <w:rPr>
          <w:lang w:val="en-US"/>
        </w:rPr>
        <w:t xml:space="preserve">, 18(9), pp. 1114–1128. </w:t>
      </w:r>
      <w:r>
        <w:t>Available at: https://doi.org/10.1039/C6EM00311G.</w:t>
      </w:r>
    </w:p>
    <w:p w14:paraId="44D70510" w14:textId="77777777" w:rsidR="00A00CF4" w:rsidRDefault="00A00CF4" w:rsidP="00A00CF4">
      <w:pPr>
        <w:pStyle w:val="Bibliographie"/>
      </w:pPr>
      <w:r>
        <w:t xml:space="preserve">Mounier, F. </w:t>
      </w:r>
      <w:r>
        <w:rPr>
          <w:i/>
          <w:iCs/>
        </w:rPr>
        <w:t>et al.</w:t>
      </w:r>
      <w:r>
        <w:t xml:space="preserve"> </w:t>
      </w:r>
      <w:r w:rsidRPr="00A00CF4">
        <w:rPr>
          <w:lang w:val="en-US"/>
        </w:rPr>
        <w:t xml:space="preserve">(2020) ‘Dietary bioaccumulation of persistent organic pollutants in the common sole </w:t>
      </w:r>
      <w:r w:rsidRPr="00A00CF4">
        <w:rPr>
          <w:i/>
          <w:iCs/>
          <w:lang w:val="en-US"/>
        </w:rPr>
        <w:t>Solea solea</w:t>
      </w:r>
      <w:r w:rsidRPr="00A00CF4">
        <w:rPr>
          <w:lang w:val="en-US"/>
        </w:rPr>
        <w:t xml:space="preserve"> in the context of global change. Part 2: Sensitivity of juvenile growth and contamination to toxicokinetic parameters uncertainty and environmental conditions variability in estuaries’, </w:t>
      </w:r>
      <w:r w:rsidRPr="00A00CF4">
        <w:rPr>
          <w:i/>
          <w:iCs/>
          <w:lang w:val="en-US"/>
        </w:rPr>
        <w:t>Ecological Modelling</w:t>
      </w:r>
      <w:r w:rsidRPr="00A00CF4">
        <w:rPr>
          <w:lang w:val="en-US"/>
        </w:rPr>
        <w:t xml:space="preserve">, 431, p. 109196. </w:t>
      </w:r>
      <w:r>
        <w:t>Available at: https://doi.org/10.1016/j.ecolmodel.2020.109196.</w:t>
      </w:r>
    </w:p>
    <w:p w14:paraId="07EA01F8" w14:textId="77777777" w:rsidR="00A00CF4" w:rsidRDefault="00A00CF4" w:rsidP="00A00CF4">
      <w:pPr>
        <w:pStyle w:val="Bibliographie"/>
      </w:pPr>
      <w:r>
        <w:t xml:space="preserve">Munoz, G. </w:t>
      </w:r>
      <w:r>
        <w:rPr>
          <w:i/>
          <w:iCs/>
        </w:rPr>
        <w:t>et al.</w:t>
      </w:r>
      <w:r>
        <w:t xml:space="preserve"> </w:t>
      </w:r>
      <w:r w:rsidRPr="00A00CF4">
        <w:rPr>
          <w:lang w:val="en-US"/>
        </w:rPr>
        <w:t xml:space="preserve">(2017) ‘Evidence for the Trophic Transfer of Perfluoroalkylated Substances in a Temperate Macrotidal Estuary’, </w:t>
      </w:r>
      <w:r w:rsidRPr="00A00CF4">
        <w:rPr>
          <w:i/>
          <w:iCs/>
          <w:lang w:val="en-US"/>
        </w:rPr>
        <w:t>Environmental Science and Technology</w:t>
      </w:r>
      <w:r w:rsidRPr="00A00CF4">
        <w:rPr>
          <w:lang w:val="en-US"/>
        </w:rPr>
        <w:t xml:space="preserve">, 51(15), pp. 8450–8459. </w:t>
      </w:r>
      <w:r>
        <w:t>Available at: https://doi.org/10.1021/acs.est.7b02399.</w:t>
      </w:r>
    </w:p>
    <w:p w14:paraId="375A41B0" w14:textId="77777777" w:rsidR="00A00CF4" w:rsidRDefault="00A00CF4" w:rsidP="00A00CF4">
      <w:pPr>
        <w:pStyle w:val="Bibliographie"/>
      </w:pPr>
      <w:r>
        <w:t xml:space="preserve">Munoz, G. </w:t>
      </w:r>
      <w:r>
        <w:rPr>
          <w:i/>
          <w:iCs/>
        </w:rPr>
        <w:t>et al.</w:t>
      </w:r>
      <w:r>
        <w:t xml:space="preserve"> </w:t>
      </w:r>
      <w:r w:rsidRPr="00A00CF4">
        <w:rPr>
          <w:lang w:val="en-US"/>
        </w:rPr>
        <w:t xml:space="preserve">(2018) ‘Spatio-temporal dynamics of per and polyfluoroalkyl substances (PFASs) and transfer to periphytic biofilm in an urban river: case-study on the River Seine’, </w:t>
      </w:r>
      <w:r w:rsidRPr="00A00CF4">
        <w:rPr>
          <w:i/>
          <w:iCs/>
          <w:lang w:val="en-US"/>
        </w:rPr>
        <w:t>Environmental Science and Pollution Research</w:t>
      </w:r>
      <w:r w:rsidRPr="00A00CF4">
        <w:rPr>
          <w:lang w:val="en-US"/>
        </w:rPr>
        <w:t xml:space="preserve">, 25(24), pp. 23574–23582. </w:t>
      </w:r>
      <w:r>
        <w:t>Available at: https://doi.org/10.1007/s11356-016-8051-9.</w:t>
      </w:r>
    </w:p>
    <w:p w14:paraId="1C96D86D" w14:textId="77777777" w:rsidR="00A00CF4" w:rsidRPr="00A00CF4" w:rsidRDefault="00A00CF4" w:rsidP="00A00CF4">
      <w:pPr>
        <w:pStyle w:val="Bibliographie"/>
        <w:rPr>
          <w:lang w:val="en-US"/>
        </w:rPr>
      </w:pPr>
      <w:r>
        <w:t xml:space="preserve">Munschy, C. </w:t>
      </w:r>
      <w:r>
        <w:rPr>
          <w:i/>
          <w:iCs/>
        </w:rPr>
        <w:t>et al.</w:t>
      </w:r>
      <w:r>
        <w:t xml:space="preserve"> </w:t>
      </w:r>
      <w:r w:rsidRPr="00A00CF4">
        <w:rPr>
          <w:lang w:val="en-US"/>
        </w:rPr>
        <w:t xml:space="preserve">(2013) ‘Levels and trends of the emerging contaminants HBCDs (hexabromocyclododecanes) and PFCs (perfluorinated compounds) in marine shellfish along French coasts’, </w:t>
      </w:r>
      <w:r w:rsidRPr="00A00CF4">
        <w:rPr>
          <w:i/>
          <w:iCs/>
          <w:lang w:val="en-US"/>
        </w:rPr>
        <w:t>Chemosphere</w:t>
      </w:r>
      <w:r w:rsidRPr="00A00CF4">
        <w:rPr>
          <w:lang w:val="en-US"/>
        </w:rPr>
        <w:t>, 91(2), pp. 233–240. Available at: https://doi.org/10.1016/j.chemosphere.2012.12.063.</w:t>
      </w:r>
    </w:p>
    <w:p w14:paraId="61F99F1E" w14:textId="77777777" w:rsidR="00A00CF4" w:rsidRPr="00A00CF4" w:rsidRDefault="00A00CF4" w:rsidP="00A00CF4">
      <w:pPr>
        <w:pStyle w:val="Bibliographie"/>
        <w:rPr>
          <w:lang w:val="en-US"/>
        </w:rPr>
      </w:pPr>
      <w:r w:rsidRPr="00A00CF4">
        <w:rPr>
          <w:lang w:val="en-US"/>
        </w:rPr>
        <w:t xml:space="preserve">Ng, C.A. and Hungerbuhler, K. (2014) ‘Bioaccumulation of Per fl uorinated Alkyl Acids : Observations and Models’, </w:t>
      </w:r>
      <w:r w:rsidRPr="00A00CF4">
        <w:rPr>
          <w:i/>
          <w:iCs/>
          <w:lang w:val="en-US"/>
        </w:rPr>
        <w:t>Environmental science &amp; technology</w:t>
      </w:r>
      <w:r w:rsidRPr="00A00CF4">
        <w:rPr>
          <w:lang w:val="en-US"/>
        </w:rPr>
        <w:t>, 48, pp. 4637–4648. Available at: https://doi.org/10.1021/es404008g.</w:t>
      </w:r>
    </w:p>
    <w:p w14:paraId="405A33B7" w14:textId="77777777" w:rsidR="00A00CF4" w:rsidRPr="00A00CF4" w:rsidRDefault="00A00CF4" w:rsidP="00A00CF4">
      <w:pPr>
        <w:pStyle w:val="Bibliographie"/>
        <w:rPr>
          <w:lang w:val="en-US"/>
        </w:rPr>
      </w:pPr>
      <w:r w:rsidRPr="00A00CF4">
        <w:rPr>
          <w:lang w:val="en-US"/>
        </w:rPr>
        <w:t xml:space="preserve">Niimi, A.J. and Oliver, B.G. (1988) ‘Influence of Molecular Weight and Molecular Volume on Dietary Absorption Efficiency of Chemicals by Fishes’, </w:t>
      </w:r>
      <w:r w:rsidRPr="00A00CF4">
        <w:rPr>
          <w:i/>
          <w:iCs/>
          <w:lang w:val="en-US"/>
        </w:rPr>
        <w:t>Journal canadien des sciences halieutiques et aquatiques</w:t>
      </w:r>
      <w:r w:rsidRPr="00A00CF4">
        <w:rPr>
          <w:lang w:val="en-US"/>
        </w:rPr>
        <w:t>, 45(2), pp. 222–227.</w:t>
      </w:r>
    </w:p>
    <w:p w14:paraId="5F7EC9F2" w14:textId="77777777" w:rsidR="00A00CF4" w:rsidRPr="00A00CF4" w:rsidRDefault="00A00CF4" w:rsidP="00A00CF4">
      <w:pPr>
        <w:pStyle w:val="Bibliographie"/>
        <w:rPr>
          <w:lang w:val="en-US"/>
        </w:rPr>
      </w:pPr>
      <w:r w:rsidRPr="00A00CF4">
        <w:rPr>
          <w:lang w:val="en-US"/>
        </w:rPr>
        <w:t xml:space="preserve">Olisah, C., Adams, J.B. and Rubidge, G. (2021) ‘The state of persistent organic pollutants in South African estuaries: A review of environmental exposure and sources’, </w:t>
      </w:r>
      <w:r w:rsidRPr="00A00CF4">
        <w:rPr>
          <w:i/>
          <w:iCs/>
          <w:lang w:val="en-US"/>
        </w:rPr>
        <w:t>Ecotoxicology and Environmental Safety</w:t>
      </w:r>
      <w:r w:rsidRPr="00A00CF4">
        <w:rPr>
          <w:lang w:val="en-US"/>
        </w:rPr>
        <w:t>, 219, p. 112316. Available at: https://doi.org/10.1016/j.ecoenv.2021.112316.</w:t>
      </w:r>
    </w:p>
    <w:p w14:paraId="1E163A48" w14:textId="77777777" w:rsidR="00A00CF4" w:rsidRDefault="00A00CF4" w:rsidP="00A00CF4">
      <w:pPr>
        <w:pStyle w:val="Bibliographie"/>
      </w:pPr>
      <w:r w:rsidRPr="00A00CF4">
        <w:rPr>
          <w:lang w:val="en-US"/>
        </w:rPr>
        <w:t xml:space="preserve">van der Oost, R., Beyer, J. and Vermeulen, N.P.E. (2003) ‘Fish bioaccumulation and biomarkers in environmental risk assessment: A review’, </w:t>
      </w:r>
      <w:r w:rsidRPr="00A00CF4">
        <w:rPr>
          <w:i/>
          <w:iCs/>
          <w:lang w:val="en-US"/>
        </w:rPr>
        <w:t>Environmental Toxicology and Pharmacology</w:t>
      </w:r>
      <w:r w:rsidRPr="00A00CF4">
        <w:rPr>
          <w:lang w:val="en-US"/>
        </w:rPr>
        <w:t xml:space="preserve">, 13(2), pp. 57–149. </w:t>
      </w:r>
      <w:r>
        <w:t>Available at: https://doi.org/10.1016/S1382-6689(02)00126-6.</w:t>
      </w:r>
    </w:p>
    <w:p w14:paraId="55C6AF2D" w14:textId="77777777" w:rsidR="00A00CF4" w:rsidRDefault="00A00CF4" w:rsidP="00A00CF4">
      <w:pPr>
        <w:pStyle w:val="Bibliographie"/>
      </w:pPr>
      <w:r>
        <w:t xml:space="preserve">Pitacco, V. </w:t>
      </w:r>
      <w:r>
        <w:rPr>
          <w:i/>
          <w:iCs/>
        </w:rPr>
        <w:t>et al.</w:t>
      </w:r>
      <w:r>
        <w:t xml:space="preserve"> </w:t>
      </w:r>
      <w:r w:rsidRPr="00A00CF4">
        <w:rPr>
          <w:lang w:val="en-US"/>
        </w:rPr>
        <w:t xml:space="preserve">(2021) ‘Habitat heterogeneity: A confounding factor for the effect of pollutants on macrobenthic community in coastal waters’, </w:t>
      </w:r>
      <w:r w:rsidRPr="00A00CF4">
        <w:rPr>
          <w:i/>
          <w:iCs/>
          <w:lang w:val="en-US"/>
        </w:rPr>
        <w:t>Marine Environmental Research</w:t>
      </w:r>
      <w:r w:rsidRPr="00A00CF4">
        <w:rPr>
          <w:lang w:val="en-US"/>
        </w:rPr>
        <w:t xml:space="preserve">, 172, p. 105499. </w:t>
      </w:r>
      <w:r>
        <w:t>Available at: https://doi.org/10.1016/j.marenvres.2021.105499.</w:t>
      </w:r>
    </w:p>
    <w:p w14:paraId="423B3514" w14:textId="77777777" w:rsidR="00A00CF4" w:rsidRDefault="00A00CF4" w:rsidP="00A00CF4">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74701109" w14:textId="77777777" w:rsidR="00A00CF4" w:rsidRPr="00A00CF4" w:rsidRDefault="00A00CF4" w:rsidP="00A00CF4">
      <w:pPr>
        <w:pStyle w:val="Bibliographie"/>
        <w:rPr>
          <w:lang w:val="en-US"/>
        </w:rPr>
      </w:pPr>
      <w:r w:rsidRPr="00A00CF4">
        <w:rPr>
          <w:lang w:val="en-US"/>
        </w:rPr>
        <w:t>R core team (2025) ‘R: The R Project for Statistical Computing.’ Available at: https://www.r-project.org/.</w:t>
      </w:r>
    </w:p>
    <w:p w14:paraId="0A4A7F22" w14:textId="77777777" w:rsidR="00A00CF4" w:rsidRPr="00A00CF4" w:rsidRDefault="00A00CF4" w:rsidP="00A00CF4">
      <w:pPr>
        <w:pStyle w:val="Bibliographie"/>
        <w:rPr>
          <w:lang w:val="en-US"/>
        </w:rPr>
      </w:pPr>
      <w:r w:rsidRPr="00A00CF4">
        <w:rPr>
          <w:lang w:val="en-US"/>
        </w:rPr>
        <w:t xml:space="preserve">Ridgway, J. and Shimmield, G. (2002) ‘Estuaries as Repositories of Historical Contamination and their Impact on Shelf Seas’, </w:t>
      </w:r>
      <w:r w:rsidRPr="00A00CF4">
        <w:rPr>
          <w:i/>
          <w:iCs/>
          <w:lang w:val="en-US"/>
        </w:rPr>
        <w:t>Estuarine, Coastal and Shelf Science</w:t>
      </w:r>
      <w:r w:rsidRPr="00A00CF4">
        <w:rPr>
          <w:lang w:val="en-US"/>
        </w:rPr>
        <w:t>, 55(6), pp. 903–928. Available at: https://doi.org/10.1006/ecss.2002.1035.</w:t>
      </w:r>
    </w:p>
    <w:p w14:paraId="66FBEE60" w14:textId="77777777" w:rsidR="00A00CF4" w:rsidRPr="00A00CF4" w:rsidRDefault="00A00CF4" w:rsidP="00A00CF4">
      <w:pPr>
        <w:pStyle w:val="Bibliographie"/>
        <w:rPr>
          <w:lang w:val="en-US"/>
        </w:rPr>
      </w:pPr>
      <w:r w:rsidRPr="00A00CF4">
        <w:rPr>
          <w:lang w:val="en-US"/>
        </w:rPr>
        <w:lastRenderedPageBreak/>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69F4CD76" w14:textId="77777777" w:rsidR="00A00CF4" w:rsidRDefault="00A00CF4" w:rsidP="00A00CF4">
      <w:pPr>
        <w:pStyle w:val="Bibliographie"/>
      </w:pPr>
      <w:r w:rsidRPr="00A00CF4">
        <w:rPr>
          <w:lang w:val="en-US"/>
        </w:rPr>
        <w:t xml:space="preserve">Rochette, S. </w:t>
      </w:r>
      <w:r w:rsidRPr="00A00CF4">
        <w:rPr>
          <w:i/>
          <w:iCs/>
          <w:lang w:val="en-US"/>
        </w:rPr>
        <w:t>et al.</w:t>
      </w:r>
      <w:r w:rsidRPr="00A00CF4">
        <w:rPr>
          <w:lang w:val="en-US"/>
        </w:rPr>
        <w:t xml:space="preserve"> (2010) ‘Effect of nursery habitat degradation on flatfish population: Application to Solea solea in the Eastern Channel (Western Europe)’, </w:t>
      </w:r>
      <w:r w:rsidRPr="00A00CF4">
        <w:rPr>
          <w:i/>
          <w:iCs/>
          <w:lang w:val="en-US"/>
        </w:rPr>
        <w:t>Journal of Sea Research</w:t>
      </w:r>
      <w:r w:rsidRPr="00A00CF4">
        <w:rPr>
          <w:lang w:val="en-US"/>
        </w:rPr>
        <w:t xml:space="preserve">, 64(1–2), pp. 34–44. </w:t>
      </w:r>
      <w:r>
        <w:t>Available at: https://doi.org/10.1016/j.seares.2009.08.003.</w:t>
      </w:r>
    </w:p>
    <w:p w14:paraId="6F7B19FB" w14:textId="77777777" w:rsidR="00A00CF4" w:rsidRPr="00A00CF4" w:rsidRDefault="00A00CF4" w:rsidP="00A00CF4">
      <w:pPr>
        <w:pStyle w:val="Bibliographie"/>
        <w:rPr>
          <w:lang w:val="en-US"/>
        </w:rPr>
      </w:pPr>
      <w:r>
        <w:t xml:space="preserve">Schäfer, S. </w:t>
      </w:r>
      <w:r>
        <w:rPr>
          <w:i/>
          <w:iCs/>
        </w:rPr>
        <w:t>et al.</w:t>
      </w:r>
      <w:r>
        <w:t xml:space="preserve"> </w:t>
      </w:r>
      <w:r w:rsidRPr="00A00CF4">
        <w:rPr>
          <w:lang w:val="en-US"/>
        </w:rPr>
        <w:t xml:space="preserve">(2015) ‘Bioaccumulation in aquatic systems: methodological approaches, monitoring and assessment’, </w:t>
      </w:r>
      <w:r w:rsidRPr="00A00CF4">
        <w:rPr>
          <w:i/>
          <w:iCs/>
          <w:lang w:val="en-US"/>
        </w:rPr>
        <w:t>Environmental Sciences Europe</w:t>
      </w:r>
      <w:r w:rsidRPr="00A00CF4">
        <w:rPr>
          <w:lang w:val="en-US"/>
        </w:rPr>
        <w:t>, 27(1), p. 5. Available at: https://doi.org/10.1186/s12302-014-0036-z.</w:t>
      </w:r>
    </w:p>
    <w:p w14:paraId="60A0A486" w14:textId="77777777" w:rsidR="00A00CF4" w:rsidRDefault="00A00CF4" w:rsidP="00A00CF4">
      <w:pPr>
        <w:pStyle w:val="Bibliographie"/>
      </w:pPr>
      <w:r w:rsidRPr="00A00CF4">
        <w:rPr>
          <w:lang w:val="en-US"/>
        </w:rPr>
        <w:t xml:space="preserve">Vaida, F. and Liu, L. (2009) ‘Fast Implementation for Normal Mixed Effects Models With Censored Response’, </w:t>
      </w:r>
      <w:r w:rsidRPr="00A00CF4">
        <w:rPr>
          <w:i/>
          <w:iCs/>
          <w:lang w:val="en-US"/>
        </w:rPr>
        <w:t>Journal of computational and graphical statistics : a joint publication of American Statistical Association, Institute of Mathematical Statistics, Interface Foundation of North America</w:t>
      </w:r>
      <w:r w:rsidRPr="00A00CF4">
        <w:rPr>
          <w:lang w:val="en-US"/>
        </w:rPr>
        <w:t xml:space="preserve">, 18(4), pp. 797–817. </w:t>
      </w:r>
      <w:r>
        <w:t>Available at: https://doi.org/10.1198/jcgs.2009.07130.</w:t>
      </w:r>
    </w:p>
    <w:p w14:paraId="0DD489B7" w14:textId="77777777" w:rsidR="00A00CF4" w:rsidRDefault="00A00CF4" w:rsidP="00A00CF4">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2DB3ED93" w14:textId="77777777" w:rsidR="00A00CF4" w:rsidRDefault="00A00CF4" w:rsidP="00A00CF4">
      <w:pPr>
        <w:pStyle w:val="Bibliographie"/>
      </w:pPr>
      <w:r>
        <w:t xml:space="preserve">Van Ael, E. </w:t>
      </w:r>
      <w:r>
        <w:rPr>
          <w:i/>
          <w:iCs/>
        </w:rPr>
        <w:t>et al.</w:t>
      </w:r>
      <w:r>
        <w:t xml:space="preserve"> </w:t>
      </w:r>
      <w:r w:rsidRPr="00A00CF4">
        <w:rPr>
          <w:lang w:val="en-US"/>
        </w:rPr>
        <w:t xml:space="preserve">(2013) ‘Factors Influencing the Bioaccumulation of Persistent Organic Pollutants in Food Webs of the Scheldt Estuary’, </w:t>
      </w:r>
      <w:r w:rsidRPr="00A00CF4">
        <w:rPr>
          <w:i/>
          <w:iCs/>
          <w:lang w:val="en-US"/>
        </w:rPr>
        <w:t>Environmental Science &amp; Technology</w:t>
      </w:r>
      <w:r w:rsidRPr="00A00CF4">
        <w:rPr>
          <w:lang w:val="en-US"/>
        </w:rPr>
        <w:t xml:space="preserve">, 47(19), pp. 11221–11231. </w:t>
      </w:r>
      <w:r>
        <w:t>Available at: https://doi.org/10.1021/es400307s.</w:t>
      </w:r>
    </w:p>
    <w:p w14:paraId="6AADEDCD" w14:textId="77777777" w:rsidR="00A00CF4" w:rsidRDefault="00A00CF4" w:rsidP="00A00CF4">
      <w:pPr>
        <w:pStyle w:val="Bibliographie"/>
      </w:pPr>
      <w:r>
        <w:t xml:space="preserve">Walters, D.M. </w:t>
      </w:r>
      <w:r>
        <w:rPr>
          <w:i/>
          <w:iCs/>
        </w:rPr>
        <w:t>et al.</w:t>
      </w:r>
      <w:r>
        <w:t xml:space="preserve"> </w:t>
      </w:r>
      <w:r w:rsidRPr="00A00CF4">
        <w:rPr>
          <w:lang w:val="en-US"/>
        </w:rPr>
        <w:t xml:space="preserve">(2011) ‘Trophic magnification of PCBs and its relationship to the octanol-water partition coefficient’, </w:t>
      </w:r>
      <w:r w:rsidRPr="00A00CF4">
        <w:rPr>
          <w:i/>
          <w:iCs/>
          <w:lang w:val="en-US"/>
        </w:rPr>
        <w:t>Environmental Science and Technology</w:t>
      </w:r>
      <w:r w:rsidRPr="00A00CF4">
        <w:rPr>
          <w:lang w:val="en-US"/>
        </w:rPr>
        <w:t xml:space="preserve">, 45(9), pp. 3917–3924. </w:t>
      </w:r>
      <w:r>
        <w:t>Available at: https://doi.org/10.1021/es103158s.</w:t>
      </w:r>
    </w:p>
    <w:p w14:paraId="5943BEE3" w14:textId="5CB18D27" w:rsidR="00B74274" w:rsidRPr="00F92A4A" w:rsidRDefault="00ED2F3F" w:rsidP="00DA030B">
      <w:pPr>
        <w:rPr>
          <w:sz w:val="32"/>
          <w:szCs w:val="36"/>
        </w:rPr>
      </w:pPr>
      <w:r>
        <w:rPr>
          <w:sz w:val="24"/>
          <w:szCs w:val="24"/>
        </w:rPr>
        <w:fldChar w:fldCharType="end"/>
      </w:r>
      <w:r w:rsidR="00B74274" w:rsidRPr="00F92A4A">
        <w:rPr>
          <w:sz w:val="32"/>
          <w:szCs w:val="36"/>
        </w:rPr>
        <w:t>Résultats : Trophic magnification transfers</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lastRenderedPageBreak/>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0ED3470F"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Florence Mounier" w:date="2025-06-16T09:31:00Z" w:initials="FM">
    <w:p w14:paraId="65DA76B1" w14:textId="6511FA16" w:rsidR="007B3B74" w:rsidRDefault="007B3B74">
      <w:pPr>
        <w:pStyle w:val="Commentaire"/>
      </w:pPr>
      <w:r>
        <w:rPr>
          <w:rStyle w:val="Marquedecommentaire"/>
        </w:rPr>
        <w:annotationRef/>
      </w:r>
      <w:r>
        <w:t>A compléter par Pierre</w:t>
      </w:r>
    </w:p>
  </w:comment>
  <w:comment w:id="32" w:author="Florence Mounier" w:date="2025-06-17T16:47:00Z" w:initials="FM">
    <w:p w14:paraId="565CEAE5" w14:textId="79B193F9" w:rsidR="00A00CF4" w:rsidRDefault="00A00CF4">
      <w:pPr>
        <w:pStyle w:val="Commentaire"/>
      </w:pPr>
      <w:r>
        <w:rPr>
          <w:rStyle w:val="Marquedecommentaire"/>
        </w:rPr>
        <w:annotationRef/>
      </w:r>
      <w:r>
        <w:t>Je ne veux pas en parler en discu alors je mets un peu de discussion i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DA76B1" w15:done="0"/>
  <w15:commentEx w15:paraId="565CEA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A6308" w16cex:dateUtc="2025-06-16T07:31:00Z"/>
  <w16cex:commentExtensible w16cex:durableId="2BFC1AB7" w16cex:dateUtc="2025-06-17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DA76B1" w16cid:durableId="2BFA6308"/>
  <w16cid:commentId w16cid:paraId="565CEAE5" w16cid:durableId="2BFC1A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15152" w14:textId="77777777" w:rsidR="00635AE1" w:rsidRDefault="00635AE1" w:rsidP="004F71CF">
      <w:pPr>
        <w:spacing w:after="0" w:line="240" w:lineRule="auto"/>
      </w:pPr>
      <w:r>
        <w:separator/>
      </w:r>
    </w:p>
  </w:endnote>
  <w:endnote w:type="continuationSeparator" w:id="0">
    <w:p w14:paraId="18D2529B" w14:textId="77777777" w:rsidR="00635AE1" w:rsidRDefault="00635AE1"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DED2C" w14:textId="77777777" w:rsidR="00635AE1" w:rsidRDefault="00635AE1" w:rsidP="004F71CF">
      <w:pPr>
        <w:spacing w:after="0" w:line="240" w:lineRule="auto"/>
      </w:pPr>
      <w:r>
        <w:separator/>
      </w:r>
    </w:p>
  </w:footnote>
  <w:footnote w:type="continuationSeparator" w:id="0">
    <w:p w14:paraId="68BAE331" w14:textId="77777777" w:rsidR="00635AE1" w:rsidRDefault="00635AE1"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CC08D3"/>
    <w:multiLevelType w:val="multilevel"/>
    <w:tmpl w:val="8D403B86"/>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92D"/>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B73C2"/>
    <w:rsid w:val="000C0442"/>
    <w:rsid w:val="000C1554"/>
    <w:rsid w:val="000C4928"/>
    <w:rsid w:val="000C53BA"/>
    <w:rsid w:val="000C6474"/>
    <w:rsid w:val="000C78F3"/>
    <w:rsid w:val="000D2592"/>
    <w:rsid w:val="000D265C"/>
    <w:rsid w:val="000D3C64"/>
    <w:rsid w:val="000D4455"/>
    <w:rsid w:val="000D4B12"/>
    <w:rsid w:val="000D626B"/>
    <w:rsid w:val="000D6A2E"/>
    <w:rsid w:val="000E0616"/>
    <w:rsid w:val="000E17E5"/>
    <w:rsid w:val="000E1807"/>
    <w:rsid w:val="000E2D88"/>
    <w:rsid w:val="000E3851"/>
    <w:rsid w:val="000E3BB5"/>
    <w:rsid w:val="000E5564"/>
    <w:rsid w:val="000F4EBB"/>
    <w:rsid w:val="00100B28"/>
    <w:rsid w:val="00100DE1"/>
    <w:rsid w:val="00101A6F"/>
    <w:rsid w:val="001022B7"/>
    <w:rsid w:val="00102C89"/>
    <w:rsid w:val="00103595"/>
    <w:rsid w:val="001036B8"/>
    <w:rsid w:val="00105049"/>
    <w:rsid w:val="00106AF2"/>
    <w:rsid w:val="0011139E"/>
    <w:rsid w:val="00112C83"/>
    <w:rsid w:val="00112D63"/>
    <w:rsid w:val="001137EF"/>
    <w:rsid w:val="0011500E"/>
    <w:rsid w:val="00117237"/>
    <w:rsid w:val="00120253"/>
    <w:rsid w:val="00121D18"/>
    <w:rsid w:val="001224FA"/>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795"/>
    <w:rsid w:val="00155DBF"/>
    <w:rsid w:val="001563EF"/>
    <w:rsid w:val="00156AF7"/>
    <w:rsid w:val="00157AEF"/>
    <w:rsid w:val="00160B8A"/>
    <w:rsid w:val="00163991"/>
    <w:rsid w:val="00164515"/>
    <w:rsid w:val="00165583"/>
    <w:rsid w:val="00165B63"/>
    <w:rsid w:val="00165C75"/>
    <w:rsid w:val="00166CA3"/>
    <w:rsid w:val="00167AF1"/>
    <w:rsid w:val="001725DA"/>
    <w:rsid w:val="001732D8"/>
    <w:rsid w:val="001752CC"/>
    <w:rsid w:val="0018046F"/>
    <w:rsid w:val="001815EC"/>
    <w:rsid w:val="00182221"/>
    <w:rsid w:val="00185300"/>
    <w:rsid w:val="00190916"/>
    <w:rsid w:val="00191331"/>
    <w:rsid w:val="00193F74"/>
    <w:rsid w:val="0019619A"/>
    <w:rsid w:val="001A2764"/>
    <w:rsid w:val="001A3BC3"/>
    <w:rsid w:val="001A3F1D"/>
    <w:rsid w:val="001A47C4"/>
    <w:rsid w:val="001A542D"/>
    <w:rsid w:val="001A71B8"/>
    <w:rsid w:val="001A7ED5"/>
    <w:rsid w:val="001B0712"/>
    <w:rsid w:val="001B3911"/>
    <w:rsid w:val="001B4EFC"/>
    <w:rsid w:val="001B65CC"/>
    <w:rsid w:val="001B6AB7"/>
    <w:rsid w:val="001B7A28"/>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097B"/>
    <w:rsid w:val="002137CC"/>
    <w:rsid w:val="00213E0C"/>
    <w:rsid w:val="00220FFB"/>
    <w:rsid w:val="002256B3"/>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2CF6"/>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0C4D"/>
    <w:rsid w:val="00301048"/>
    <w:rsid w:val="00302EDC"/>
    <w:rsid w:val="0030535B"/>
    <w:rsid w:val="00305984"/>
    <w:rsid w:val="00306112"/>
    <w:rsid w:val="00307945"/>
    <w:rsid w:val="00310D0D"/>
    <w:rsid w:val="0031177B"/>
    <w:rsid w:val="0031538C"/>
    <w:rsid w:val="00315902"/>
    <w:rsid w:val="00320EBB"/>
    <w:rsid w:val="00321EFF"/>
    <w:rsid w:val="003237F0"/>
    <w:rsid w:val="00324394"/>
    <w:rsid w:val="003266FB"/>
    <w:rsid w:val="00326989"/>
    <w:rsid w:val="00326BCB"/>
    <w:rsid w:val="00326E8F"/>
    <w:rsid w:val="00330255"/>
    <w:rsid w:val="003306B4"/>
    <w:rsid w:val="00335349"/>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1F57"/>
    <w:rsid w:val="003F428A"/>
    <w:rsid w:val="003F58CD"/>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A9C"/>
    <w:rsid w:val="00434D7D"/>
    <w:rsid w:val="00435599"/>
    <w:rsid w:val="00437037"/>
    <w:rsid w:val="0044185E"/>
    <w:rsid w:val="004418A5"/>
    <w:rsid w:val="00443B00"/>
    <w:rsid w:val="00446BFC"/>
    <w:rsid w:val="00447025"/>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A7DB5"/>
    <w:rsid w:val="004B0A81"/>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DB4"/>
    <w:rsid w:val="00523E94"/>
    <w:rsid w:val="00524C36"/>
    <w:rsid w:val="005278F1"/>
    <w:rsid w:val="00530EAD"/>
    <w:rsid w:val="00534560"/>
    <w:rsid w:val="00536BD0"/>
    <w:rsid w:val="00536C1D"/>
    <w:rsid w:val="005375A2"/>
    <w:rsid w:val="0054205B"/>
    <w:rsid w:val="00544F3C"/>
    <w:rsid w:val="00547D25"/>
    <w:rsid w:val="00547F07"/>
    <w:rsid w:val="00552878"/>
    <w:rsid w:val="00552E0E"/>
    <w:rsid w:val="005534FC"/>
    <w:rsid w:val="00553DCA"/>
    <w:rsid w:val="00554466"/>
    <w:rsid w:val="00554D7B"/>
    <w:rsid w:val="00554E9D"/>
    <w:rsid w:val="00556469"/>
    <w:rsid w:val="005610BB"/>
    <w:rsid w:val="005616CC"/>
    <w:rsid w:val="005637C5"/>
    <w:rsid w:val="00573091"/>
    <w:rsid w:val="005774E2"/>
    <w:rsid w:val="00577E7B"/>
    <w:rsid w:val="0058096F"/>
    <w:rsid w:val="0058284C"/>
    <w:rsid w:val="00583C5C"/>
    <w:rsid w:val="005841FA"/>
    <w:rsid w:val="00585374"/>
    <w:rsid w:val="00587080"/>
    <w:rsid w:val="0059246E"/>
    <w:rsid w:val="005927B2"/>
    <w:rsid w:val="00594058"/>
    <w:rsid w:val="005955B6"/>
    <w:rsid w:val="0059730C"/>
    <w:rsid w:val="005A3BF8"/>
    <w:rsid w:val="005A638B"/>
    <w:rsid w:val="005A73D8"/>
    <w:rsid w:val="005A7B7E"/>
    <w:rsid w:val="005B1442"/>
    <w:rsid w:val="005B27FF"/>
    <w:rsid w:val="005B4947"/>
    <w:rsid w:val="005B6CA6"/>
    <w:rsid w:val="005B78BD"/>
    <w:rsid w:val="005C54E9"/>
    <w:rsid w:val="005C5A8C"/>
    <w:rsid w:val="005C6FD3"/>
    <w:rsid w:val="005D2416"/>
    <w:rsid w:val="005E20B4"/>
    <w:rsid w:val="005E541F"/>
    <w:rsid w:val="005E564C"/>
    <w:rsid w:val="005E71BF"/>
    <w:rsid w:val="005E7F1B"/>
    <w:rsid w:val="005F032B"/>
    <w:rsid w:val="005F58AF"/>
    <w:rsid w:val="005F5910"/>
    <w:rsid w:val="005F7900"/>
    <w:rsid w:val="0060009D"/>
    <w:rsid w:val="00600114"/>
    <w:rsid w:val="00601A11"/>
    <w:rsid w:val="0060211A"/>
    <w:rsid w:val="0060369B"/>
    <w:rsid w:val="00606999"/>
    <w:rsid w:val="00610EC2"/>
    <w:rsid w:val="006116B3"/>
    <w:rsid w:val="006137D2"/>
    <w:rsid w:val="006176F0"/>
    <w:rsid w:val="006178E8"/>
    <w:rsid w:val="00621371"/>
    <w:rsid w:val="0062289E"/>
    <w:rsid w:val="006258F4"/>
    <w:rsid w:val="006267D9"/>
    <w:rsid w:val="00627231"/>
    <w:rsid w:val="00635060"/>
    <w:rsid w:val="00635AE1"/>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A5A6A"/>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17226"/>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B74"/>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3D35"/>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4D06"/>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7C3"/>
    <w:rsid w:val="008D4BD9"/>
    <w:rsid w:val="008D75E7"/>
    <w:rsid w:val="008D7E6C"/>
    <w:rsid w:val="008E17D4"/>
    <w:rsid w:val="008E1F10"/>
    <w:rsid w:val="008E29E7"/>
    <w:rsid w:val="008E72AD"/>
    <w:rsid w:val="008E7824"/>
    <w:rsid w:val="008F268E"/>
    <w:rsid w:val="008F3242"/>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159"/>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5169"/>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A6374"/>
    <w:rsid w:val="009B168F"/>
    <w:rsid w:val="009B2B3D"/>
    <w:rsid w:val="009B436F"/>
    <w:rsid w:val="009B4E04"/>
    <w:rsid w:val="009B6639"/>
    <w:rsid w:val="009B7F06"/>
    <w:rsid w:val="009C0B8D"/>
    <w:rsid w:val="009C29C7"/>
    <w:rsid w:val="009C2E3B"/>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0CF4"/>
    <w:rsid w:val="00A0152F"/>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1C19"/>
    <w:rsid w:val="00A45044"/>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4BA6"/>
    <w:rsid w:val="00A85360"/>
    <w:rsid w:val="00A91492"/>
    <w:rsid w:val="00A941BB"/>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E7399"/>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679"/>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4B7E"/>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879F8"/>
    <w:rsid w:val="00C92B66"/>
    <w:rsid w:val="00C935EF"/>
    <w:rsid w:val="00C958A2"/>
    <w:rsid w:val="00CA09D5"/>
    <w:rsid w:val="00CA56DA"/>
    <w:rsid w:val="00CA6813"/>
    <w:rsid w:val="00CA7753"/>
    <w:rsid w:val="00CB002B"/>
    <w:rsid w:val="00CC3402"/>
    <w:rsid w:val="00CC4258"/>
    <w:rsid w:val="00CC59AD"/>
    <w:rsid w:val="00CC5DFD"/>
    <w:rsid w:val="00CC6D23"/>
    <w:rsid w:val="00CD1AD1"/>
    <w:rsid w:val="00CD2E91"/>
    <w:rsid w:val="00CD4D85"/>
    <w:rsid w:val="00CD5F44"/>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0D70"/>
    <w:rsid w:val="00D322CD"/>
    <w:rsid w:val="00D33118"/>
    <w:rsid w:val="00D3423C"/>
    <w:rsid w:val="00D3459B"/>
    <w:rsid w:val="00D3521F"/>
    <w:rsid w:val="00D37CC3"/>
    <w:rsid w:val="00D42BD8"/>
    <w:rsid w:val="00D43015"/>
    <w:rsid w:val="00D43FCD"/>
    <w:rsid w:val="00D44793"/>
    <w:rsid w:val="00D44979"/>
    <w:rsid w:val="00D46F1A"/>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9720F"/>
    <w:rsid w:val="00DA030B"/>
    <w:rsid w:val="00DA1DAA"/>
    <w:rsid w:val="00DA43F3"/>
    <w:rsid w:val="00DA488B"/>
    <w:rsid w:val="00DA4A54"/>
    <w:rsid w:val="00DA4FA3"/>
    <w:rsid w:val="00DA77C2"/>
    <w:rsid w:val="00DA783A"/>
    <w:rsid w:val="00DB2861"/>
    <w:rsid w:val="00DB4E69"/>
    <w:rsid w:val="00DB5D45"/>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9BC"/>
    <w:rsid w:val="00E14DA0"/>
    <w:rsid w:val="00E16A2D"/>
    <w:rsid w:val="00E201E0"/>
    <w:rsid w:val="00E211A2"/>
    <w:rsid w:val="00E216CE"/>
    <w:rsid w:val="00E23168"/>
    <w:rsid w:val="00E25804"/>
    <w:rsid w:val="00E30637"/>
    <w:rsid w:val="00E31612"/>
    <w:rsid w:val="00E31645"/>
    <w:rsid w:val="00E3169C"/>
    <w:rsid w:val="00E34838"/>
    <w:rsid w:val="00E34D0C"/>
    <w:rsid w:val="00E37600"/>
    <w:rsid w:val="00E41F81"/>
    <w:rsid w:val="00E4313B"/>
    <w:rsid w:val="00E47674"/>
    <w:rsid w:val="00E50086"/>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0E50"/>
    <w:rsid w:val="00EB1EA1"/>
    <w:rsid w:val="00EB2EE3"/>
    <w:rsid w:val="00EB325C"/>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91"/>
    <w:rsid w:val="00F11EDF"/>
    <w:rsid w:val="00F13B38"/>
    <w:rsid w:val="00F14467"/>
    <w:rsid w:val="00F15008"/>
    <w:rsid w:val="00F1629F"/>
    <w:rsid w:val="00F20D9C"/>
    <w:rsid w:val="00F22190"/>
    <w:rsid w:val="00F24797"/>
    <w:rsid w:val="00F250E5"/>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651D"/>
    <w:rsid w:val="00F872D1"/>
    <w:rsid w:val="00F87C26"/>
    <w:rsid w:val="00F91194"/>
    <w:rsid w:val="00F92A4A"/>
    <w:rsid w:val="00F93F15"/>
    <w:rsid w:val="00F940CE"/>
    <w:rsid w:val="00F941A4"/>
    <w:rsid w:val="00F97722"/>
    <w:rsid w:val="00F97A80"/>
    <w:rsid w:val="00FA23AA"/>
    <w:rsid w:val="00FA2B45"/>
    <w:rsid w:val="00FA2BDA"/>
    <w:rsid w:val="00FA5858"/>
    <w:rsid w:val="00FA59AC"/>
    <w:rsid w:val="00FA6215"/>
    <w:rsid w:val="00FB2D7A"/>
    <w:rsid w:val="00FB623E"/>
    <w:rsid w:val="00FB7468"/>
    <w:rsid w:val="00FB7C06"/>
    <w:rsid w:val="00FC0459"/>
    <w:rsid w:val="00FC19C7"/>
    <w:rsid w:val="00FC2A6B"/>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3615"/>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60211A"/>
    <w:pPr>
      <w:numPr>
        <w:numId w:val="1"/>
      </w:numPr>
      <w:spacing w:before="480" w:after="240"/>
      <w:outlineLvl w:val="0"/>
    </w:pPr>
    <w:rPr>
      <w:rFonts w:ascii="Calibri" w:eastAsiaTheme="majorEastAsia" w:hAnsi="Calibri" w:cstheme="majorBidi"/>
      <w:b/>
      <w:bCs/>
      <w:iCs/>
      <w:sz w:val="32"/>
      <w:szCs w:val="36"/>
      <w:lang w:val="en-US"/>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9A6374"/>
    <w:pPr>
      <w:spacing w:before="280"/>
      <w:outlineLvl w:val="3"/>
    </w:pPr>
    <w:rPr>
      <w:rFonts w:eastAsiaTheme="majorEastAsia" w:cstheme="majorBidi"/>
      <w:b/>
      <w:bCs/>
      <w:i/>
      <w:iCs/>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60211A"/>
    <w:rPr>
      <w:rFonts w:ascii="Calibri" w:eastAsiaTheme="majorEastAsia" w:hAnsi="Calibri" w:cstheme="majorBidi"/>
      <w:b/>
      <w:bCs/>
      <w:iCs/>
      <w:sz w:val="32"/>
      <w:szCs w:val="36"/>
      <w:lang w:val="en-US"/>
    </w:rPr>
  </w:style>
  <w:style w:type="character" w:customStyle="1" w:styleId="Titre2Car">
    <w:name w:val="Titre 2 Car"/>
    <w:basedOn w:val="Policepardfaut"/>
    <w:link w:val="Titre2"/>
    <w:uiPriority w:val="9"/>
    <w:rsid w:val="001A7ED5"/>
    <w:rPr>
      <w:rFonts w:ascii="Calibri" w:eastAsiaTheme="majorEastAsia" w:hAnsi="Calibri" w:cstheme="majorBidi"/>
      <w:b/>
      <w:bCs/>
      <w:iCs/>
      <w:sz w:val="32"/>
      <w:szCs w:val="36"/>
      <w:lang w:val="en-US"/>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9A6374"/>
    <w:rPr>
      <w:rFonts w:eastAsiaTheme="majorEastAsia" w:cstheme="majorBidi"/>
      <w:b/>
      <w:bCs/>
      <w:i/>
      <w:iCs/>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32"/>
      <w:szCs w:val="36"/>
      <w:lang w:val="en-US"/>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0906">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7533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
      <w:docPartPr>
        <w:name w:val="F71F5BF45A1A40C9A8DEFF41CBC43F48"/>
        <w:category>
          <w:name w:val="Général"/>
          <w:gallery w:val="placeholder"/>
        </w:category>
        <w:types>
          <w:type w:val="bbPlcHdr"/>
        </w:types>
        <w:behaviors>
          <w:behavior w:val="content"/>
        </w:behaviors>
        <w:guid w:val="{FD075C7B-8302-4CB3-A8D5-450C12F5C0C4}"/>
      </w:docPartPr>
      <w:docPartBody>
        <w:p w:rsidR="00000000" w:rsidRDefault="0088172B" w:rsidP="0088172B">
          <w:pPr>
            <w:pStyle w:val="F71F5BF45A1A40C9A8DEFF41CBC43F48"/>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25038"/>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88172B"/>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 w:type="paragraph" w:customStyle="1" w:styleId="CE9F6FD4DAB0442E995983792FAF7591">
    <w:name w:val="CE9F6FD4DAB0442E995983792FAF7591"/>
    <w:rsid w:val="0088172B"/>
    <w:pPr>
      <w:spacing w:line="259" w:lineRule="auto"/>
    </w:pPr>
    <w:rPr>
      <w:kern w:val="0"/>
      <w:sz w:val="22"/>
      <w:szCs w:val="22"/>
      <w:lang w:val="fr-FR" w:eastAsia="fr-FR"/>
      <w14:ligatures w14:val="none"/>
    </w:rPr>
  </w:style>
  <w:style w:type="paragraph" w:customStyle="1" w:styleId="F71F5BF45A1A40C9A8DEFF41CBC43F48">
    <w:name w:val="F71F5BF45A1A40C9A8DEFF41CBC43F48"/>
    <w:rsid w:val="0088172B"/>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19</TotalTime>
  <Pages>35</Pages>
  <Words>76592</Words>
  <Characters>421260</Characters>
  <Application>Microsoft Office Word</Application>
  <DocSecurity>0</DocSecurity>
  <Lines>3510</Lines>
  <Paragraphs>993</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49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81</cp:revision>
  <dcterms:created xsi:type="dcterms:W3CDTF">2020-10-07T13:02:00Z</dcterms:created>
  <dcterms:modified xsi:type="dcterms:W3CDTF">2025-06-1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